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 xml:space="preserve">Tracking fast and slow changes in synaptic weights from simultaneously observed pre- and postsynaptic </w:t>
      </w:r>
      <w:proofErr w:type="gramStart"/>
      <w:r>
        <w:rPr>
          <w:sz w:val="40"/>
        </w:rPr>
        <w:t>spiking</w:t>
      </w:r>
      <w:proofErr w:type="gramEnd"/>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proofErr w:type="spellStart"/>
      <w:ins w:id="3" w:author="Ian Stevenson" w:date="2020-12-29T13:25:00Z">
        <w:r>
          <w:t>Todo</w:t>
        </w:r>
        <w:proofErr w:type="spellEnd"/>
        <w:r>
          <w:t>:</w:t>
        </w:r>
      </w:ins>
    </w:p>
    <w:p w14:paraId="3960EDA9" w14:textId="22CF34BF" w:rsidR="00F67F93" w:rsidRDefault="00F67F93" w:rsidP="000C7168">
      <w:pPr>
        <w:spacing w:after="0"/>
        <w:rPr>
          <w:ins w:id="4" w:author="Ian Stevenson" w:date="2021-01-02T10:40:00Z"/>
        </w:rPr>
      </w:pPr>
      <w:ins w:id="5" w:author="Ian Stevenson" w:date="2020-12-29T13:25:00Z">
        <w:r>
          <w:t xml:space="preserve">Make sure any acronyms are spelled out on the first </w:t>
        </w:r>
        <w:proofErr w:type="gramStart"/>
        <w:r>
          <w:t>use</w:t>
        </w:r>
      </w:ins>
      <w:proofErr w:type="gramEnd"/>
    </w:p>
    <w:p w14:paraId="28E4D046" w14:textId="5E7D1D35" w:rsidR="0001411F" w:rsidRDefault="0001411F" w:rsidP="000C7168">
      <w:pPr>
        <w:spacing w:after="0"/>
        <w:rPr>
          <w:ins w:id="6" w:author="Stevenson, Ian"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Stevenson, Ian" w:date="2021-01-05T09:35:00Z">
        <w:r w:rsidR="00577EC8">
          <w:t xml:space="preserve"> when you can</w:t>
        </w:r>
      </w:ins>
      <w:ins w:id="12" w:author="Stevenson, Ian" w:date="2021-01-05T09:36:00Z">
        <w:r w:rsidR="00577EC8">
          <w:t xml:space="preserve"> </w:t>
        </w:r>
      </w:ins>
      <w:ins w:id="13" w:author="Stevenson, Ian" w:date="2021-01-05T13:22:00Z">
        <w:r w:rsidR="00297F45">
          <w:t xml:space="preserve">it’s </w:t>
        </w:r>
      </w:ins>
      <w:ins w:id="14" w:author="Stevenson, Ian" w:date="2021-01-05T09:36:00Z">
        <w:r w:rsidR="00577EC8">
          <w:t>better to say “We find that Y varies with X (Fig 1)”</w:t>
        </w:r>
      </w:ins>
      <w:ins w:id="15" w:author="Stevenson, Ian" w:date="2021-01-05T09:42:00Z">
        <w:r w:rsidR="00577EC8">
          <w:t xml:space="preserve"> or whatever the main interpretation </w:t>
        </w:r>
        <w:proofErr w:type="gramStart"/>
        <w:r w:rsidR="00577EC8">
          <w:t>is</w:t>
        </w:r>
        <w:proofErr w:type="gramEnd"/>
      </w:ins>
    </w:p>
    <w:p w14:paraId="015862E1" w14:textId="235587A2" w:rsidR="00577EC8" w:rsidRDefault="00577EC8" w:rsidP="000C7168">
      <w:pPr>
        <w:spacing w:after="0"/>
        <w:rPr>
          <w:ins w:id="16" w:author="Stevenson, Ian" w:date="2021-01-05T09:42:00Z"/>
        </w:rPr>
      </w:pPr>
      <w:ins w:id="17" w:author="Stevenson, Ian" w:date="2021-01-05T09:42:00Z">
        <w:r>
          <w:t>Double-check that we are careful to distinguish between STP/LTP and short-term/long-term effect</w:t>
        </w:r>
      </w:ins>
      <w:ins w:id="18" w:author="Stevenson, Ian" w:date="2021-01-05T09:43:00Z">
        <w:r>
          <w:t>s within the model. STP and LTP have somewhat specific meanings for experimentalists. Also need to be careful</w:t>
        </w:r>
      </w:ins>
      <w:ins w:id="19" w:author="Stevenson, Ian" w:date="2021-01-05T09:44:00Z">
        <w:r>
          <w:t xml:space="preserve"> when using LTP, since the “P” stands for “potentiation” not “plasticity” it is limited to cases where the synapse gets </w:t>
        </w:r>
        <w:proofErr w:type="gramStart"/>
        <w:r>
          <w:t>stronger</w:t>
        </w:r>
      </w:ins>
      <w:proofErr w:type="gramEnd"/>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E1C2B9B" w:rsidR="001073DA" w:rsidRDefault="00297F45" w:rsidP="000C7168">
      <w:pPr>
        <w:jc w:val="both"/>
      </w:pPr>
      <w:ins w:id="20" w:author="Stevenson, Ian" w:date="2021-01-05T13:25:00Z">
        <w:r>
          <w:rPr>
            <w:lang w:eastAsia="zh-CN"/>
          </w:rPr>
          <w:t>Detecting and c</w:t>
        </w:r>
      </w:ins>
      <w:ins w:id="21" w:author="Stevenson, Ian" w:date="2021-01-05T13:24:00Z">
        <w:r>
          <w:rPr>
            <w:lang w:eastAsia="zh-CN"/>
          </w:rPr>
          <w:t xml:space="preserve">haracterizing synaptic connections and how they change over time is a major experimental challenge, especially in behaving animals. </w:t>
        </w:r>
      </w:ins>
      <w:del w:id="22" w:author="Stevenson, Ian"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3B27B5">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3B27B5">
        <w:rPr>
          <w:rFonts w:ascii="Cambria Math" w:hAnsi="Cambria Math" w:cs="Cambria Math"/>
        </w:rPr>
        <w:instrText>∼</w:instrText>
      </w:r>
      <w:r w:rsidR="003B27B5">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w:t>
      </w:r>
      <w:r w:rsidR="00717A9D">
        <w:lastRenderedPageBreak/>
        <w:t>to presynaptic spikes, which provides an estimate of cross-correlation between pre- and post-synaptic neurons</w:t>
      </w:r>
      <w:ins w:id="24" w:author="Ian Stevenson" w:date="2020-12-29T13:26:00Z">
        <w:r w:rsidR="00F67F93">
          <w:t xml:space="preserve"> </w:t>
        </w:r>
      </w:ins>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Stevenson, Ian" w:date="2021-01-05T13:28:00Z">
        <w:r w:rsidR="006826BD">
          <w:t xml:space="preserve">briefly </w:t>
        </w:r>
      </w:ins>
      <w:del w:id="26" w:author="Stevenson, Ian"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Stevenson, Ian"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C660F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38ED1B4C" w:rsidR="00CF12B4"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3B27B5">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30" w:author="Ian Stevenson" w:date="2020-12-29T13:26:00Z">
        <w:r w:rsidR="00F67F93">
          <w:t xml:space="preserve"> </w:t>
        </w:r>
      </w:ins>
      <w:r w:rsidR="00CF12B4">
        <w:fldChar w:fldCharType="begin" w:fldLock="1"/>
      </w:r>
      <w:r w:rsidR="003B27B5">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0FFDBAF6" w:rsidR="005367F1" w:rsidDel="003E3821" w:rsidRDefault="00CF12B4" w:rsidP="000C7168">
      <w:pPr>
        <w:jc w:val="both"/>
        <w:rPr>
          <w:del w:id="31" w:author="Ganchao Wei" w:date="2020-12-20T15:12:00Z"/>
        </w:rPr>
      </w:pPr>
      <w:r>
        <w:t>The short- and long-term dynamics in synapses can be</w:t>
      </w:r>
      <w:r w:rsidR="002735D8">
        <w:t xml:space="preserve"> roughly</w:t>
      </w:r>
      <w:r>
        <w:t xml:space="preserve"> studied by </w:t>
      </w:r>
      <w:del w:id="32" w:author="Stevenson, Ian" w:date="2021-01-05T13:29:00Z">
        <w:r w:rsidDel="006826BD">
          <w:delText xml:space="preserve">investigating </w:delText>
        </w:r>
      </w:del>
      <w:ins w:id="33" w:author="Stevenson, Ian" w:date="2021-01-05T13:29:00Z">
        <w:r w:rsidR="006826BD">
          <w:t xml:space="preserve">examining </w:t>
        </w:r>
      </w:ins>
      <w:r>
        <w:t xml:space="preserve">the cross-correlations </w:t>
      </w:r>
      <w:del w:id="34" w:author="Stevenson, Ian" w:date="2021-01-05T13:29:00Z">
        <w:r w:rsidDel="006826BD">
          <w:delText xml:space="preserve">or postsynaptic spiking probability, </w:delText>
        </w:r>
        <w:commentRangeStart w:id="35"/>
        <w:r w:rsidDel="006826BD">
          <w:delText>under</w:delText>
        </w:r>
      </w:del>
      <w:ins w:id="36" w:author="Stevenson, Ian" w:date="2021-01-05T13:30:00Z">
        <w:r w:rsidR="006826BD">
          <w:t>corresponding to</w:t>
        </w:r>
      </w:ins>
      <w:r>
        <w:t xml:space="preserve"> different presynaptic </w:t>
      </w:r>
      <w:ins w:id="37" w:author="Stevenson, Ian" w:date="2021-01-05T13:30:00Z">
        <w:r w:rsidR="006826BD">
          <w:t xml:space="preserve">patterns, such as </w:t>
        </w:r>
      </w:ins>
      <w:r>
        <w:t>inter-spike interval</w:t>
      </w:r>
      <w:ins w:id="38" w:author="Stevenson, Ian" w:date="2021-01-05T13:30:00Z">
        <w:r w:rsidR="006826BD">
          <w:t>s</w:t>
        </w:r>
      </w:ins>
      <w:r>
        <w:t xml:space="preserve"> (ISI)</w:t>
      </w:r>
      <w:commentRangeEnd w:id="35"/>
      <w:ins w:id="39" w:author="Ian Stevenson" w:date="2020-12-29T13:26:00Z">
        <w:r w:rsidR="00F67F93">
          <w:t xml:space="preserve"> </w:t>
        </w:r>
      </w:ins>
      <w:r w:rsidR="003E3821">
        <w:rPr>
          <w:rStyle w:val="CommentReference"/>
        </w:rPr>
        <w:commentReference w:id="35"/>
      </w:r>
      <w:r>
        <w:fldChar w:fldCharType="begin" w:fldLock="1"/>
      </w:r>
      <w:r w:rsidR="00C660F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40" w:author="Stevenson, Ian" w:date="2021-01-05T13:30:00Z">
        <w:r w:rsidDel="006826BD">
          <w:delText xml:space="preserve">and </w:delText>
        </w:r>
      </w:del>
      <w:ins w:id="41" w:author="Stevenson, Ian" w:date="2021-01-05T13:30:00Z">
        <w:r w:rsidR="006826BD">
          <w:t xml:space="preserve">or </w:t>
        </w:r>
      </w:ins>
      <w:r>
        <w:t>different recording time</w:t>
      </w:r>
      <w:ins w:id="42" w:author="Stevenson, Ian" w:date="2021-01-05T13:30:00Z">
        <w:r w:rsidR="006826BD">
          <w:t>s</w:t>
        </w:r>
      </w:ins>
      <w:del w:id="43" w:author="Stevenson, Ian"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44" w:author="Ian Stevenson" w:date="2020-12-29T13:27:00Z">
        <w:r w:rsidR="00F67F93">
          <w:t xml:space="preserve"> </w:t>
        </w:r>
      </w:ins>
      <w:r w:rsidR="000B134B">
        <w:fldChar w:fldCharType="begin" w:fldLock="1"/>
      </w:r>
      <w:r w:rsidR="00C660F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B27B5" w:rsidRPr="003B27B5">
        <w:rPr>
          <w:noProof/>
        </w:rPr>
        <w:t>(Linderman et al., 2014; Stevenson &amp; Kording, 2011)</w:t>
      </w:r>
      <w:r w:rsidR="000B134B">
        <w:fldChar w:fldCharType="end"/>
      </w:r>
      <w:r w:rsidR="000C7168">
        <w:t xml:space="preserve"> </w:t>
      </w:r>
      <w:r w:rsidR="00E94301">
        <w:t xml:space="preserve">or </w:t>
      </w:r>
      <w:r w:rsidR="000C7168">
        <w:t>short-term</w:t>
      </w:r>
      <w:ins w:id="45" w:author="Ian Stevenson" w:date="2020-12-29T13:27:00Z">
        <w:r w:rsidR="00F67F93">
          <w:t xml:space="preserve"> </w:t>
        </w:r>
      </w:ins>
      <w:r w:rsidR="000B134B">
        <w:fldChar w:fldCharType="begin" w:fldLock="1"/>
      </w:r>
      <w:r w:rsidR="0065341F">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b;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ins w:id="46" w:author="Ian Stevenson" w:date="2020-12-29T13:27:00Z">
        <w:r w:rsidR="00F67F93">
          <w:t xml:space="preserve"> </w:t>
        </w:r>
      </w:ins>
      <w:r w:rsidR="00636E45">
        <w:fldChar w:fldCharType="begin" w:fldLock="1"/>
      </w:r>
      <w:r w:rsidR="0065341F">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cbc572e3-501e-49ef-9497-874094f0d965","http://www.mendeley.com/documents/?uuid=d0b83438-e791-3179-995d-d2b7201e2cb2"]}],"mendeley":{"formattedCitation":"(English et al., 2017)","plainTextFormattedCitation":"(English et al., 2017)","previouslyFormattedCitation":"(English et al., 2017b)"},"properties":{"noteIndex":0},"schema":"https://github.com/citation-style-language/schema/raw/master/csl-citation.json"}</w:instrText>
      </w:r>
      <w:r w:rsidR="00636E45">
        <w:fldChar w:fldCharType="separate"/>
      </w:r>
      <w:r w:rsidR="0065341F" w:rsidRPr="0065341F">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ins w:id="47" w:author="Ian Stevenson" w:date="2020-12-29T13:27:00Z">
        <w:r w:rsidR="00F67F93">
          <w:t xml:space="preserve"> </w:t>
        </w:r>
      </w:ins>
      <w:r w:rsidR="00636E45">
        <w:fldChar w:fldCharType="begin" w:fldLock="1"/>
      </w:r>
      <w:r w:rsidR="00C660F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http://www.mendeley.com/documents/?uuid=1d302dca-9ef1-4082-97a6-c6ee3d96411b"]}],"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48" w:author="Ian Stevenson" w:date="2020-12-29T13:27:00Z">
        <w:r w:rsidR="00F67F93">
          <w:t xml:space="preserve"> </w:t>
        </w:r>
      </w:ins>
      <w:r w:rsidR="00D42487">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C660F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B27B5" w:rsidRPr="003B27B5">
        <w:rPr>
          <w:noProof/>
        </w:rPr>
        <w:t>(Stevenson &amp; Kording,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49" w:author="Ian Stevenson" w:date="2020-12-29T13:27:00Z">
        <w:r w:rsidR="005367F1" w:rsidDel="00F67F93">
          <w:delText>its</w:delText>
        </w:r>
      </w:del>
      <w:proofErr w:type="gramStart"/>
      <w:ins w:id="50" w:author="Ian Stevenson" w:date="2020-12-29T13:27:00Z">
        <w:r w:rsidR="00F67F93">
          <w:t>it’s</w:t>
        </w:r>
      </w:ins>
      <w:proofErr w:type="gramEnd"/>
      <w:r w:rsidR="005367F1">
        <w:t xml:space="preserve"> necessary to estimate both long-term and short-term effects simultaneously.</w:t>
      </w:r>
    </w:p>
    <w:p w14:paraId="1057175C" w14:textId="2A220348" w:rsidR="0018525B" w:rsidDel="003E3821" w:rsidRDefault="0018525B" w:rsidP="000C7168">
      <w:pPr>
        <w:jc w:val="both"/>
        <w:rPr>
          <w:del w:id="51" w:author="Ganchao Wei" w:date="2020-12-20T15:12:00Z"/>
        </w:rPr>
      </w:pPr>
    </w:p>
    <w:p w14:paraId="75E4AACF" w14:textId="631B9F5E" w:rsidR="0018525B" w:rsidDel="003E3821" w:rsidRDefault="0018525B" w:rsidP="000C7168">
      <w:pPr>
        <w:jc w:val="both"/>
        <w:rPr>
          <w:del w:id="52" w:author="Ganchao Wei" w:date="2020-12-20T15:12:00Z"/>
        </w:rPr>
      </w:pPr>
      <w:del w:id="53"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54" w:author="Ganchao Wei" w:date="2020-12-20T15:12:00Z"/>
        </w:rPr>
      </w:pPr>
      <w:del w:id="55"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56" w:author="Ganchao Wei" w:date="2020-12-20T15:12:00Z"/>
        </w:rPr>
      </w:pPr>
      <w:del w:id="57"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58" w:author="Ganchao Wei" w:date="2020-12-20T15:12:00Z"/>
        </w:rPr>
      </w:pPr>
      <w:del w:id="59"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60"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t xml:space="preserve">2 </w:t>
      </w:r>
      <w:r w:rsidR="0012409E">
        <w:t>Methods</w:t>
      </w:r>
    </w:p>
    <w:p w14:paraId="1120A40A" w14:textId="5FFA2BB2"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61" w:author="Ian Stevenson" w:date="2020-12-29T13:19:00Z">
        <w:r w:rsidR="00F67F93">
          <w:t xml:space="preserve"> </w:t>
        </w:r>
      </w:ins>
      <w:commentRangeStart w:id="62"/>
      <w:r w:rsidR="00A25235">
        <w:fldChar w:fldCharType="begin" w:fldLock="1"/>
      </w:r>
      <w:r w:rsidR="00647E61">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commentRangeEnd w:id="62"/>
      <w:r w:rsidR="00790E60">
        <w:rPr>
          <w:rStyle w:val="CommentReference"/>
        </w:rPr>
        <w:commentReference w:id="62"/>
      </w:r>
      <w:r w:rsidR="00A25235">
        <w:t>.</w:t>
      </w:r>
      <w:r>
        <w:t xml:space="preserve"> </w:t>
      </w:r>
      <w:r w:rsidR="00A25235">
        <w:t>While many previous studies</w:t>
      </w:r>
      <w:ins w:id="63" w:author="Ian Stevenson" w:date="2020-12-29T13:20:00Z">
        <w:r w:rsidR="00F67F93">
          <w:t xml:space="preserve"> </w:t>
        </w:r>
      </w:ins>
      <w:r w:rsidR="00A25235">
        <w:t>have modeled static coupling between neurons</w:t>
      </w:r>
      <w:ins w:id="64" w:author="Stevenson, Ian" w:date="2021-01-22T13:12:00Z">
        <w:r w:rsidR="00790E60">
          <w:t xml:space="preserve"> </w:t>
        </w:r>
      </w:ins>
      <w:ins w:id="65" w:author="Stevenson, Ian" w:date="2021-01-22T13:14:00Z">
        <w:r w:rsidR="00790E60">
          <w:fldChar w:fldCharType="begin" w:fldLock="1"/>
        </w:r>
      </w:ins>
      <w:r w:rsidR="00C660F8">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c49090a8-ad47-4d04-93d4-d741a2692ca1","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ins w:id="66" w:author="Stevenson, Ian" w:date="2021-01-22T13:14:00Z">
        <w:r w:rsidR="00790E60">
          <w:fldChar w:fldCharType="separate"/>
        </w:r>
      </w:ins>
      <w:r w:rsidR="00647E61" w:rsidRPr="00647E61">
        <w:rPr>
          <w:noProof/>
        </w:rPr>
        <w:t>(Harris et al., 2003; Okatan et al., 2005; Pillow et al., 2008; Truccolo et al., 2005)</w:t>
      </w:r>
      <w:ins w:id="67" w:author="Stevenson, Ian" w:date="2021-01-22T13:14:00Z">
        <w:r w:rsidR="00790E60">
          <w:fldChar w:fldCharType="end"/>
        </w:r>
      </w:ins>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proofErr w:type="spellStart"/>
      <w:r>
        <w:t>enote</w:t>
      </w:r>
      <w:proofErr w:type="spellEnd"/>
      <w:r>
        <w:t xml:space="preserv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 xml:space="preserve">post- and pre-synaptic </w:t>
      </w:r>
      <w:proofErr w:type="gramStart"/>
      <w:r w:rsidR="00B963F6">
        <w:t>neurons</w:t>
      </w:r>
      <w:proofErr w:type="gramEnd"/>
      <w:r w:rsidR="00B963F6">
        <w:t xml:space="preserve">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8E3AEC"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DengXian"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12FE1E74"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A03A436"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C660F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8E3AEC"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68"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68"/>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w:t>
      </w:r>
      <w:proofErr w:type="gramStart"/>
      <w:r w:rsidR="005A18BC">
        <w:rPr>
          <w:iCs/>
          <w:kern w:val="2"/>
        </w:rPr>
        <w:t>auto-correlation</w:t>
      </w:r>
      <w:proofErr w:type="gramEnd"/>
      <w:r w:rsidR="005A18BC">
        <w:rPr>
          <w:iCs/>
          <w:kern w:val="2"/>
        </w:rPr>
        <w:t xml:space="preserve">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lastRenderedPageBreak/>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35BC4344"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C660F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3B27B5">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 xml:space="preserve">ve over time </w:t>
      </w:r>
      <w:proofErr w:type="gramStart"/>
      <w:r w:rsidR="00821F5E">
        <w:t>following</w:t>
      </w:r>
      <w:proofErr w:type="gramEnd"/>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8E3AEC"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FACAC83"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w:t>
      </w:r>
      <w:proofErr w:type="spellStart"/>
      <w:r w:rsidR="00821F5E">
        <w:t>Striebel</w:t>
      </w:r>
      <w:proofErr w:type="spellEnd"/>
      <w:r w:rsidR="00821F5E">
        <w:t xml:space="preserve"> (RTS) smoothing</w:t>
      </w:r>
      <w:r w:rsidR="00F67F93">
        <w:t xml:space="preserve"> </w:t>
      </w:r>
      <w:r w:rsidR="00821F5E">
        <w:fldChar w:fldCharType="begin" w:fldLock="1"/>
      </w:r>
      <w:r w:rsidR="003B27B5">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xml:space="preserve">. We first propagate the estimated mean and covariance forward in time according to the process </w:t>
      </w:r>
      <w:proofErr w:type="gramStart"/>
      <w:r w:rsidR="002400A1">
        <w:t>model</w:t>
      </w:r>
      <w:proofErr w:type="gramEnd"/>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We then update the mean and covariance based on the obse</w:t>
      </w:r>
      <w:proofErr w:type="spellStart"/>
      <w:r>
        <w:t>rved</w:t>
      </w:r>
      <w:proofErr w:type="spellEnd"/>
      <w:r>
        <w:t xml:space="preserve">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0A30D1CD"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w:t>
      </w:r>
      <w:proofErr w:type="spellStart"/>
      <w:r>
        <w:t>nd</w:t>
      </w:r>
      <w:proofErr w:type="spellEnd"/>
      <w:r>
        <w:t xml:space="preserve">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lastRenderedPageBreak/>
        <w:t>Given the estimates from adaptive filtering we then step backwards to find smooth estimates of the parameters. Here we use update</w:t>
      </w:r>
      <w:r w:rsidR="00CD0252">
        <w:t>s</w:t>
      </w:r>
      <w:r>
        <w:t xml:space="preserve"> based on the RTS </w:t>
      </w:r>
      <w:proofErr w:type="gramStart"/>
      <w:r>
        <w:t>method</w:t>
      </w:r>
      <w:proofErr w:type="gramEnd"/>
      <w: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 xml:space="preserve">we use an equivalent </w:t>
      </w:r>
      <w:proofErr w:type="gramStart"/>
      <w:r>
        <w:t>update</w:t>
      </w:r>
      <w:proofErr w:type="gramEnd"/>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8E3AEC"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and that the parameter evolution is a r</w:t>
      </w:r>
      <w:proofErr w:type="spellStart"/>
      <w:r w:rsidR="003653FC">
        <w:t>andom</w:t>
      </w:r>
      <w:proofErr w:type="spellEnd"/>
      <w:r w:rsidR="003653FC">
        <w:t xml:space="preserve">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w:t>
      </w:r>
      <w:proofErr w:type="spellStart"/>
      <w:r w:rsidR="00CC7F21">
        <w:t>gonal</w:t>
      </w:r>
      <w:proofErr w:type="spellEnd"/>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ins w:id="69" w:author="Wei, Ganchao" w:date="2021-01-23T13:27:00Z">
        <w:r w:rsidR="00BE5165">
          <w:t xml:space="preserve"> </w:t>
        </w:r>
      </w:ins>
      <m:oMath>
        <m:sSub>
          <m:sSubPr>
            <m:ctrlPr>
              <w:ins w:id="70" w:author="Wei, Ganchao" w:date="2021-01-23T13:27:00Z">
                <w:rPr>
                  <w:rFonts w:ascii="Cambria Math" w:hAnsi="Cambria Math"/>
                  <w:i/>
                </w:rPr>
              </w:ins>
            </m:ctrlPr>
          </m:sSubPr>
          <m:e>
            <m:r>
              <w:ins w:id="71" w:author="Wei, Ganchao" w:date="2021-01-23T13:27:00Z">
                <w:rPr>
                  <w:rFonts w:ascii="Cambria Math" w:hAnsi="Cambria Math"/>
                </w:rPr>
                <m:t>Q</m:t>
              </w:ins>
            </m:r>
          </m:e>
          <m:sub>
            <m:sSub>
              <m:sSubPr>
                <m:ctrlPr>
                  <w:ins w:id="72" w:author="Wei, Ganchao" w:date="2021-01-23T13:27:00Z">
                    <w:rPr>
                      <w:rFonts w:ascii="Cambria Math" w:hAnsi="Cambria Math"/>
                      <w:i/>
                    </w:rPr>
                  </w:ins>
                </m:ctrlPr>
              </m:sSubPr>
              <m:e>
                <m:r>
                  <w:ins w:id="73" w:author="Wei, Ganchao" w:date="2021-01-23T13:27:00Z">
                    <w:rPr>
                      <w:rFonts w:ascii="Cambria Math" w:hAnsi="Cambria Math"/>
                    </w:rPr>
                    <m:t>β</m:t>
                  </w:ins>
                </m:r>
              </m:e>
              <m:sub>
                <m:r>
                  <w:ins w:id="74" w:author="Wei, Ganchao" w:date="2021-01-23T13:27:00Z">
                    <w:rPr>
                      <w:rFonts w:ascii="Cambria Math" w:hAnsi="Cambria Math"/>
                    </w:rPr>
                    <m:t>0</m:t>
                  </w:ins>
                </m:r>
              </m:sub>
            </m:sSub>
          </m:sub>
        </m:sSub>
      </m:oMath>
      <w:ins w:id="75" w:author="Wei, Ganchao" w:date="2021-01-23T13:27:00Z">
        <w:r w:rsidR="00BE5165">
          <w:t xml:space="preserve"> as</w:t>
        </w:r>
      </w:ins>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0824E244"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F67F93">
        <w:t xml:space="preserve"> </w:t>
      </w:r>
      <w:r w:rsidR="002A7F83">
        <w:fldChar w:fldCharType="begin" w:fldLock="1"/>
      </w:r>
      <w:r w:rsidR="003B27B5">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xml:space="preserve">. Namely, we model the short-term synaptic </w:t>
      </w:r>
      <w:proofErr w:type="gramStart"/>
      <w:r w:rsidR="00713195">
        <w:t>weight</w:t>
      </w:r>
      <w:proofErr w:type="gramEnd"/>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3D406146" w:rsidR="00A01225" w:rsidRDefault="00782FC4" w:rsidP="00A01225">
      <w:pPr>
        <w:jc w:val="both"/>
      </w:pPr>
      <w:r>
        <w:lastRenderedPageBreak/>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proofErr w:type="gramStart"/>
      <w:r w:rsidR="0089520B">
        <w:t>ISI.</w:t>
      </w:r>
      <w:proofErr w:type="gramEnd"/>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10ABC4BD" w14:textId="46DB9695" w:rsidR="00A12C49" w:rsidRDefault="00827302" w:rsidP="000C7168">
      <w:pPr>
        <w:jc w:val="both"/>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4D99726E"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ins w:id="76" w:author="Wei, Ganchao" w:date="2021-01-23T13:15:00Z">
        <w:r w:rsidR="008E3AEC">
          <w:t>s ranging from 5ms to</w:t>
        </w:r>
      </w:ins>
      <w:del w:id="77" w:author="Wei, Ganchao" w:date="2021-01-23T13:15:00Z">
        <w:r w:rsidR="00713195" w:rsidDel="008E3AEC">
          <w:delText xml:space="preserve"> of</w:delText>
        </w:r>
      </w:del>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5298A602"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3B27B5">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a2d6bb6a-aea7-428c-95a0-44b7e372899d","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622C5657"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w:t>
      </w:r>
      <w:proofErr w:type="spellStart"/>
      <w:r w:rsidR="008E3133">
        <w:t>Kording</w:t>
      </w:r>
      <w:proofErr w:type="spellEnd"/>
      <w:r w:rsidR="00F67F93">
        <w:t xml:space="preserve"> </w:t>
      </w:r>
      <w:r w:rsidR="006D79F1">
        <w:fldChar w:fldCharType="begin" w:fldLock="1"/>
      </w:r>
      <w:r w:rsidR="00C660F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B27B5" w:rsidRPr="003B27B5">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8E3AEC"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BB6F3E2" w:rsidR="00A878E9" w:rsidRDefault="00630EA0" w:rsidP="000C7168">
      <w:pPr>
        <w:jc w:val="both"/>
      </w:pPr>
      <w:r>
        <w:t xml:space="preserve">In the following results, 5 raised-cosine bases with non-linear stretching peaks are used to model STP modification function within [0, 600ms] in 1ms bins. </w:t>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480DE62C"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hile also having short-term synaptic depression on fast timescales (Fig 1). Presynaptic spike timing is generated using a </w:t>
      </w:r>
      <w:r w:rsidR="003D6CD8">
        <w:t xml:space="preserve">homogeneous </w:t>
      </w:r>
      <w:r w:rsidR="00FE3E56">
        <w:t xml:space="preserve">Poisson </w:t>
      </w:r>
      <w:r w:rsidR="003D6CD8">
        <w:t>process</w:t>
      </w:r>
      <w:r w:rsidR="00FE3E56">
        <w:t xml:space="preserve">,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3B27B5">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3B27B5">
        <w:rPr>
          <w:rFonts w:ascii="Cambria Math" w:hAnsi="Cambria Math" w:cs="Cambria Math"/>
        </w:rPr>
        <w:instrText>∼</w:instrText>
      </w:r>
      <w:r w:rsidR="003B27B5">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w:t>
      </w:r>
      <w:r w:rsidR="004538F3">
        <w:lastRenderedPageBreak/>
        <w:t xml:space="preserve">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w:t>
      </w:r>
      <w:proofErr w:type="gramStart"/>
      <w:r w:rsidR="003A06D1">
        <w:t>e.g.</w:t>
      </w:r>
      <w:proofErr w:type="gramEnd"/>
      <w:r w:rsidR="003A06D1">
        <w:t xml:space="preserve">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w:t>
            </w:r>
            <w:proofErr w:type="gramStart"/>
            <w:r>
              <w:t xml:space="preserve">efficacies, </w:t>
            </w:r>
            <w:r w:rsidR="00EB75B7">
              <w:t>since</w:t>
            </w:r>
            <w:proofErr w:type="gramEnd"/>
            <w:r w:rsidR="00EB75B7">
              <w:t xml:space="preserv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lastRenderedPageBreak/>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78"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6CDE5F96" w:rsidR="006E7061" w:rsidRDefault="00B3166E" w:rsidP="000C7168">
            <w:pPr>
              <w:jc w:val="both"/>
            </w:pPr>
            <w:r>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p>
        </w:tc>
      </w:tr>
      <w:tr w:rsidR="006E7061" w14:paraId="7B30E083" w14:textId="77777777" w:rsidTr="002F545A">
        <w:tc>
          <w:tcPr>
            <w:tcW w:w="9926" w:type="dxa"/>
          </w:tcPr>
          <w:p w14:paraId="6417AC10" w14:textId="5A3EB2B7" w:rsidR="006E7061" w:rsidRPr="006E7061" w:rsidRDefault="006E7061" w:rsidP="00A45F10">
            <w:pPr>
              <w:jc w:val="both"/>
              <w:rPr>
                <w:b/>
                <w:bCs/>
              </w:rPr>
            </w:pPr>
            <w:r>
              <w:rPr>
                <w:b/>
                <w:bCs/>
              </w:rPr>
              <w:lastRenderedPageBreak/>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r w:rsidR="00D75B39" w:rsidRPr="00F7088B">
              <w:rPr>
                <w:b/>
                <w:bCs/>
              </w:rPr>
              <w:t>(</w:t>
            </w:r>
            <w:r w:rsidR="00D75B39">
              <w:rPr>
                <w:b/>
                <w:bCs/>
              </w:rPr>
              <w:t>A</w:t>
            </w:r>
            <w:r w:rsidR="00D75B39" w:rsidRPr="00F7088B">
              <w:rPr>
                <w:b/>
                <w:bCs/>
              </w:rPr>
              <w:t>)</w:t>
            </w:r>
            <w:r w:rsidR="00D75B39">
              <w:t xml:space="preserve"> 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79" w:name="_Hlk55204305"/>
            <w:r w:rsidR="00D75B39">
              <w:t>when the</w:t>
            </w:r>
            <w:r>
              <w:t xml:space="preserve"> cross-correlogram </w:t>
            </w:r>
            <w:r w:rsidR="00D75B39">
              <w:t xml:space="preserve">is partitioned by </w:t>
            </w:r>
            <w:r>
              <w:t>recording time.</w:t>
            </w:r>
            <w:bookmarkEnd w:id="79"/>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lastRenderedPageBreak/>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ins w:id="80" w:author="Wei, Ganchao" w:date="2021-01-23T13:21:00Z">
              <w:r w:rsidR="00BE5165">
                <w:t>~</w:t>
              </w:r>
            </w:ins>
            <w:r w:rsidR="00F90F81">
              <w:t>15Hz, and dashed lines denote standard error.</w:t>
            </w:r>
            <w:r>
              <w:t xml:space="preserve"> </w:t>
            </w:r>
          </w:p>
        </w:tc>
      </w:tr>
    </w:tbl>
    <w:p w14:paraId="3E2A45BC" w14:textId="455108CE" w:rsidR="008E58AC" w:rsidRDefault="008E58AC" w:rsidP="000C7168">
      <w:pPr>
        <w:jc w:val="both"/>
        <w:rPr>
          <w:ins w:id="81" w:author="Ganchao Wei" w:date="2020-12-16T09:50:00Z"/>
        </w:rPr>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6A770F">
        <w:tc>
          <w:tcPr>
            <w:tcW w:w="9926" w:type="dxa"/>
          </w:tcPr>
          <w:p w14:paraId="6AAB429E" w14:textId="3C10B519" w:rsidR="009D7A4E" w:rsidRDefault="007849DF" w:rsidP="00922CF7">
            <w:pPr>
              <w:jc w:val="both"/>
            </w:pPr>
            <w:r>
              <w:rPr>
                <w:noProof/>
              </w:rPr>
              <w:lastRenderedPageBreak/>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p>
        </w:tc>
      </w:tr>
      <w:tr w:rsidR="009D7A4E" w14:paraId="222D375E" w14:textId="77777777" w:rsidTr="00F81A6E">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82" w:author="Ganchao Wei" w:date="2020-12-20T09:57:00Z">
                <w:rPr>
                  <w:rFonts w:ascii="Cambria Math" w:hAnsi="Cambria Math"/>
                  <w:i/>
                </w:rPr>
              </w:ins>
            </m:ctrlPr>
          </m:sSubPr>
          <m:e>
            <m:r>
              <w:rPr>
                <w:rFonts w:ascii="Cambria Math" w:hAnsi="Cambria Math"/>
              </w:rPr>
              <m:t>Q</m:t>
            </m:r>
          </m:e>
          <m:sub>
            <m:sSub>
              <m:sSubPr>
                <m:ctrlPr>
                  <w:ins w:id="83" w:author="Ganchao Wei" w:date="2020-12-20T09:57:00Z">
                    <w:rPr>
                      <w:rFonts w:ascii="Cambria Math" w:hAnsi="Cambria Math"/>
                      <w:i/>
                    </w:rPr>
                  </w:ins>
                </m:ctrlPr>
              </m:sSubPr>
              <m:e>
                <m:r>
                  <w:ins w:id="84" w:author="Ganchao Wei" w:date="2020-12-20T09:57:00Z">
                    <w:rPr>
                      <w:rFonts w:ascii="Cambria Math" w:hAnsi="Cambria Math"/>
                    </w:rPr>
                    <m:t>β</m:t>
                  </w:ins>
                </m:r>
              </m:e>
              <m:sub>
                <m:r>
                  <w:ins w:id="85" w:author="Ganchao Wei" w:date="2020-12-20T09:57:00Z">
                    <w:rPr>
                      <w:rFonts w:ascii="Cambria Math" w:hAnsi="Cambria Math"/>
                    </w:rPr>
                    <m:t>0</m:t>
                  </w:ins>
                </m:r>
              </m:sub>
            </m:sSub>
          </m:sub>
        </m:sSub>
      </m:oMath>
      <w:r>
        <w:t>.</w:t>
      </w:r>
    </w:p>
    <w:p w14:paraId="4C034493" w14:textId="246B506B" w:rsidR="006E7061" w:rsidRDefault="00922CF7" w:rsidP="00922CF7">
      <w:pPr>
        <w:jc w:val="both"/>
      </w:pPr>
      <w:r>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w:t>
      </w:r>
      <w:r w:rsidR="00C91EA5">
        <w:lastRenderedPageBreak/>
        <w:t>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512E196" w:rsidR="00D61526" w:rsidRDefault="007849DF" w:rsidP="000C7168">
            <w:pPr>
              <w:jc w:val="both"/>
            </w:pPr>
            <w:r>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p>
        </w:tc>
      </w:tr>
      <w:tr w:rsidR="00D61526" w14:paraId="0058B698" w14:textId="77777777" w:rsidTr="002F545A">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w:t>
      </w:r>
      <w:r w:rsidR="001228E4">
        <w:lastRenderedPageBreak/>
        <w:t>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t xml:space="preserve">Omitted variable </w:t>
      </w:r>
      <w:proofErr w:type="gramStart"/>
      <w:r>
        <w:t>bias</w:t>
      </w:r>
      <w:proofErr w:type="gramEnd"/>
    </w:p>
    <w:p w14:paraId="73750C68" w14:textId="0D4CBD63" w:rsidR="00100EA7" w:rsidRDefault="00100EA7" w:rsidP="000C7168">
      <w:pPr>
        <w:jc w:val="both"/>
      </w:pPr>
      <w:r>
        <w:t xml:space="preserve">In the examples above we have shown how estimates of the baseline and synaptic weight are largely </w:t>
      </w:r>
      <w:proofErr w:type="gramStart"/>
      <w:r>
        <w:t>separable, since</w:t>
      </w:r>
      <w:proofErr w:type="gramEnd"/>
      <w:r>
        <w:t xml:space="preserve"> the synaptic effects </w:t>
      </w:r>
      <w:r w:rsidR="00407D49">
        <w:t xml:space="preserve">are </w:t>
      </w:r>
      <w:r w:rsidR="00865AC7">
        <w:t>constrained to</w:t>
      </w:r>
      <w:r>
        <w:t xml:space="preserve"> follow presynaptic spikes</w:t>
      </w:r>
      <w:r w:rsidR="00BE6D01">
        <w:t>. Moreover</w:t>
      </w:r>
      <w:r>
        <w:t xml:space="preserve">, estimates of the short-term and long-term synaptic effects are largely </w:t>
      </w:r>
      <w:proofErr w:type="gramStart"/>
      <w:r>
        <w:t>separable, since</w:t>
      </w:r>
      <w:proofErr w:type="gramEnd"/>
      <w:r>
        <w:t xml:space="preserv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lastRenderedPageBreak/>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312E7FB9" w:rsidR="00960689" w:rsidRDefault="00CB5565" w:rsidP="000C7168">
            <w:pPr>
              <w:jc w:val="both"/>
            </w:pPr>
            <w:r>
              <w:rPr>
                <w:noProof/>
              </w:rPr>
              <w:lastRenderedPageBreak/>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p>
        </w:tc>
      </w:tr>
      <w:tr w:rsidR="00960689" w14:paraId="729EB4FD" w14:textId="77777777" w:rsidTr="002F545A">
        <w:tc>
          <w:tcPr>
            <w:tcW w:w="9926" w:type="dxa"/>
          </w:tcPr>
          <w:p w14:paraId="228F683D" w14:textId="20EEB290"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P and S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proofErr w:type="spellStart"/>
      <w:r w:rsidR="0023752D">
        <w:rPr>
          <w:lang w:eastAsia="zh-CN"/>
        </w:rPr>
        <w:t>undersmoothed</w:t>
      </w:r>
      <w:proofErr w:type="spellEnd"/>
      <w:r w:rsidR="0023752D">
        <w:rPr>
          <w:lang w:eastAsia="zh-CN"/>
        </w:rPr>
        <w:t xml:space="preserve">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w:t>
      </w:r>
      <w:proofErr w:type="spellStart"/>
      <w:r>
        <w:rPr>
          <w:lang w:eastAsia="zh-CN"/>
        </w:rPr>
        <w:t>ssian</w:t>
      </w:r>
      <w:proofErr w:type="spellEnd"/>
      <w:r>
        <w:rPr>
          <w:lang w:eastAsia="zh-CN"/>
        </w:rPr>
        <w:t xml:space="preserve">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w:t>
      </w:r>
      <w:r>
        <w:rPr>
          <w:lang w:eastAsia="zh-CN"/>
        </w:rPr>
        <w:lastRenderedPageBreak/>
        <w:t xml:space="preserve">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w:t>
      </w:r>
      <w:proofErr w:type="gramStart"/>
      <w:r w:rsidR="00842221">
        <w:rPr>
          <w:lang w:eastAsia="zh-CN"/>
        </w:rPr>
        <w:t>single maxima</w:t>
      </w:r>
      <w:proofErr w:type="gramEnd"/>
      <w:r w:rsidR="00842221">
        <w:rPr>
          <w:lang w:eastAsia="zh-CN"/>
        </w:rPr>
        <w:t xml:space="preserve">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w:t>
      </w:r>
      <w:proofErr w:type="gramStart"/>
      <w:r w:rsidR="00842221">
        <w:rPr>
          <w:lang w:eastAsia="zh-CN"/>
        </w:rPr>
        <w:t>due to the fact that</w:t>
      </w:r>
      <w:proofErr w:type="gramEnd"/>
      <w:r w:rsidR="00842221">
        <w:rPr>
          <w:lang w:eastAsia="zh-CN"/>
        </w:rPr>
        <w:t xml:space="preserve"> the synaptic weight only influences the likelihood in the short inter</w:t>
      </w:r>
      <w:proofErr w:type="spellStart"/>
      <w:r w:rsidR="00842221">
        <w:rPr>
          <w:lang w:eastAsia="zh-CN"/>
        </w:rPr>
        <w:t>val</w:t>
      </w:r>
      <w:proofErr w:type="spellEnd"/>
      <w:r w:rsidR="00842221">
        <w:rPr>
          <w:lang w:eastAsia="zh-CN"/>
        </w:rPr>
        <w:t xml:space="preserve">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proofErr w:type="spellStart"/>
      <w:r w:rsidR="000C5158">
        <w:rPr>
          <w:lang w:eastAsia="zh-CN"/>
        </w:rPr>
        <w:t>ve</w:t>
      </w:r>
      <w:proofErr w:type="spellEnd"/>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36A72F56"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ins w:id="86" w:author="Wei, Ganchao" w:date="2021-01-23T13:24:00Z">
        <w:r w:rsidR="00BE5165">
          <w:t>~15</w:t>
        </w:r>
      </w:ins>
      <w:del w:id="87" w:author="Wei, Ganchao" w:date="2021-01-23T13:24:00Z">
        <w:r w:rsidR="004C453C" w:rsidDel="00BE5165">
          <w:delText>20</w:delText>
        </w:r>
      </w:del>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76AAEA3" w:rsidR="00960689" w:rsidRDefault="007849DF" w:rsidP="000C7168">
            <w:pPr>
              <w:jc w:val="both"/>
            </w:pPr>
            <w:r>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p>
        </w:tc>
      </w:tr>
      <w:tr w:rsidR="00960689" w14:paraId="237032A7" w14:textId="77777777" w:rsidTr="002F545A">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depressing synapse with random walk fluctuations in 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The orange dot represe</w:t>
            </w:r>
            <w:proofErr w:type="spellStart"/>
            <w:r>
              <w:t>nts</w:t>
            </w:r>
            <w:proofErr w:type="spellEnd"/>
            <w:r>
              <w:t xml:space="preserve">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w:t>
            </w:r>
            <w:r w:rsidR="00A34C85">
              <w:lastRenderedPageBreak/>
              <w:t xml:space="preserve">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52D9E3AF" w:rsidR="004D6811" w:rsidRDefault="004D6811">
      <w:pPr>
        <w:jc w:val="both"/>
      </w:pPr>
      <w:r>
        <w:t xml:space="preserve">Including additional covariates can often improve spike prediction accuracy in GLM-like models </w:t>
      </w:r>
      <w:r w:rsidR="00D924AC">
        <w:fldChar w:fldCharType="begin" w:fldLock="1"/>
      </w:r>
      <w:r w:rsidR="00C660F8">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3B27B5" w:rsidRPr="003B27B5">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C660F8">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http://www.mendeley.com/documents/?uuid=c49090a8-ad47-4d04-93d4-d741a2692ca1","http://www.mendeley.com/documents/?uuid=8dbc49fe-95c8-4f0e-9e94-b0c0cae67c06"]}],"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647E61" w:rsidRPr="00647E61">
        <w:rPr>
          <w:noProof/>
        </w:rPr>
        <w:t>(Harris et al., 2003; Okatan et al., 2005; Pillow et al., 2008)</w:t>
      </w:r>
      <w:r w:rsidR="0047450A">
        <w:fldChar w:fldCharType="end"/>
      </w:r>
      <w:r>
        <w:t>, local field potentials</w:t>
      </w:r>
      <w:r w:rsidR="00AF2AC3">
        <w:t xml:space="preserve"> </w:t>
      </w:r>
      <w:r w:rsidR="00AF2AC3">
        <w:fldChar w:fldCharType="begin" w:fldLock="1"/>
      </w:r>
      <w:r w:rsidR="003B27B5">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C660F8">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647E61" w:rsidRPr="00647E61">
        <w:rPr>
          <w:noProof/>
        </w:rPr>
        <w:t>(Pillow &amp; Simoncelli, 2003; Truccolo et al., 2005)</w:t>
      </w:r>
      <w:r w:rsidR="007F7A3D">
        <w:fldChar w:fldCharType="end"/>
      </w:r>
      <w:r w:rsidRPr="004D6811">
        <w:t xml:space="preserve">. </w:t>
      </w:r>
      <w:r w:rsidR="00CF6E61">
        <w:t xml:space="preserve">However, once these covariates are </w:t>
      </w:r>
      <w:proofErr w:type="gramStart"/>
      <w:r w:rsidR="00CF6E61">
        <w:t>taken into account</w:t>
      </w:r>
      <w:proofErr w:type="gramEnd"/>
      <w:r w:rsidR="00CF6E61">
        <w:t xml:space="preserve">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34CF86C6"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3B27B5">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3B27B5">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3B27B5">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3B27B5" w:rsidRPr="003B27B5">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be </w:t>
      </w:r>
      <w:proofErr w:type="gramStart"/>
      <w:r>
        <w:t>more or less variable</w:t>
      </w:r>
      <w:proofErr w:type="gramEnd"/>
      <w:r>
        <w:t xml:space="preserve"> than Poisson. </w:t>
      </w:r>
      <w:r w:rsidR="009566C8">
        <w:t xml:space="preserve">With stationary models, non-Poisson spiking is typically not a major source of estimation error </w:t>
      </w:r>
      <w:r>
        <w:fldChar w:fldCharType="begin" w:fldLock="1"/>
      </w:r>
      <w:r w:rsidR="003B27B5">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3B27B5" w:rsidRPr="003B27B5">
        <w:rPr>
          <w:noProof/>
        </w:rPr>
        <w:t>(Stevenson, 2016)</w:t>
      </w:r>
      <w:r>
        <w:fldChar w:fldCharType="end"/>
      </w:r>
      <w:r w:rsidR="009566C8">
        <w:t xml:space="preserve">. However, the adaptive filtering updates may be sensitive to </w:t>
      </w:r>
      <w:proofErr w:type="spellStart"/>
      <w:r w:rsidR="009566C8">
        <w:t>misspecified</w:t>
      </w:r>
      <w:proofErr w:type="spellEnd"/>
      <w:r w:rsidR="009566C8">
        <w:t xml:space="preserve"> noise, and it may be useful to extend the framework here with other noise models</w:t>
      </w:r>
      <w:r w:rsidR="007F7A3D">
        <w:t xml:space="preserve"> </w:t>
      </w:r>
      <w:r w:rsidR="007F7A3D">
        <w:fldChar w:fldCharType="begin" w:fldLock="1"/>
      </w:r>
      <w:r w:rsidR="00C660F8">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647E61" w:rsidRPr="00647E61">
        <w:rPr>
          <w:noProof/>
        </w:rPr>
        <w:t>(Gao et al., 2015; Pillow &amp; Scott, 2012)</w:t>
      </w:r>
      <w:r w:rsidR="007F7A3D">
        <w:fldChar w:fldCharType="end"/>
      </w:r>
      <w:r>
        <w:t>.</w:t>
      </w:r>
    </w:p>
    <w:p w14:paraId="7B9BFB6C" w14:textId="42D1398F" w:rsidR="00A47F08" w:rsidRDefault="00A47F08" w:rsidP="00A47F08">
      <w:pPr>
        <w:jc w:val="both"/>
      </w:pPr>
      <w:r>
        <w:lastRenderedPageBreak/>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The l</w:t>
      </w:r>
      <w:proofErr w:type="spellStart"/>
      <w:r>
        <w:t>ong</w:t>
      </w:r>
      <w:proofErr w:type="spellEnd"/>
      <w:r>
        <w:t xml:space="preserve">-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3B27B5">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17CFE4E0" w14:textId="4524475E" w:rsidR="007507BD" w:rsidRDefault="00A10593" w:rsidP="00A10593">
      <w:pPr>
        <w:jc w:val="both"/>
      </w:pPr>
      <w:commentRangeStart w:id="88"/>
      <w:r>
        <w:t xml:space="preserve">Previous </w:t>
      </w:r>
      <w:commentRangeEnd w:id="88"/>
      <w:r w:rsidR="0057386F">
        <w:rPr>
          <w:rStyle w:val="CommentReference"/>
        </w:rPr>
        <w:commentReference w:id="88"/>
      </w:r>
      <w:r w:rsidR="005076AB">
        <w:t xml:space="preserve">models have aimed to describe </w:t>
      </w:r>
      <w:r>
        <w:t xml:space="preserve">short-term changes in </w:t>
      </w:r>
      <w:r w:rsidR="007507BD">
        <w:t xml:space="preserve">synaptic strength </w:t>
      </w:r>
      <w:r>
        <w:t>from spikes</w:t>
      </w:r>
      <w:r w:rsidR="007507BD">
        <w:t xml:space="preserve">, without modeling long-term effects or baseline fluctuations </w:t>
      </w:r>
      <w:r w:rsidR="007507BD">
        <w:fldChar w:fldCharType="begin" w:fldLock="1"/>
      </w:r>
      <w:r w:rsidR="0065341F">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a;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7507BD">
        <w:t xml:space="preserve"> or to describe </w:t>
      </w:r>
      <w:r>
        <w:t xml:space="preserve">long-term </w:t>
      </w:r>
      <w:r w:rsidR="007507BD">
        <w:t xml:space="preserve">changes </w:t>
      </w:r>
      <w:r w:rsidR="007F7A3D">
        <w:t xml:space="preserve"> </w:t>
      </w:r>
      <w:commentRangeStart w:id="89"/>
      <w:r w:rsidR="007F7A3D">
        <w:fldChar w:fldCharType="begin" w:fldLock="1"/>
      </w:r>
      <w:r w:rsidR="00C660F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3caf5a72-6ac5-462a-b4ce-9da6c355256f","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3B27B5" w:rsidRPr="003B27B5">
        <w:rPr>
          <w:noProof/>
        </w:rPr>
        <w:t>(Linderman et al., 2014; Robinson et al., 2016; Stevenson &amp; Kording, 2011)</w:t>
      </w:r>
      <w:r w:rsidR="007F7A3D">
        <w:fldChar w:fldCharType="end"/>
      </w:r>
      <w:commentRangeEnd w:id="89"/>
      <w:r w:rsidR="007F7A3D">
        <w:rPr>
          <w:rStyle w:val="CommentReference"/>
        </w:rPr>
        <w:commentReference w:id="89"/>
      </w:r>
      <w:r w:rsidR="007F7A3D">
        <w:t>.</w:t>
      </w:r>
      <w:r w:rsidR="007507BD">
        <w:t xml:space="preserve"> </w:t>
      </w:r>
      <w:commentRangeStart w:id="90"/>
      <w:r w:rsidR="007507BD">
        <w:t>Both</w:t>
      </w:r>
      <w:commentRangeEnd w:id="90"/>
      <w:r w:rsidR="007507BD">
        <w:rPr>
          <w:rStyle w:val="CommentReference"/>
        </w:rPr>
        <w:commentReference w:id="90"/>
      </w:r>
      <w:r w:rsidR="007507BD">
        <w:t>?</w:t>
      </w:r>
    </w:p>
    <w:p w14:paraId="61C9A180" w14:textId="25BC0551" w:rsidR="00A10593" w:rsidRDefault="00A10593" w:rsidP="00A10593">
      <w:pPr>
        <w:jc w:val="both"/>
        <w:rPr>
          <w:ins w:id="91" w:author="Stevenson, Ian" w:date="2021-01-05T13:16:00Z"/>
        </w:rPr>
      </w:pPr>
      <w:ins w:id="92" w:author="Stevenson, Ian" w:date="2021-01-05T13:16:00Z">
        <w:del w:id="93" w:author="Stevenson, Ian" w:date="2021-01-22T15:38:00Z">
          <w:r w:rsidDel="007507BD">
            <w:delText xml:space="preserve"> </w:delText>
          </w:r>
        </w:del>
        <w:del w:id="94" w:author="Ganchao Wei" w:date="2021-01-18T20:30:00Z">
          <w:r w:rsidDel="007F7A3D">
            <w:delText xml:space="preserve">(CITE Linderman/Stevenson). </w:delText>
          </w:r>
        </w:del>
        <w:r>
          <w:t xml:space="preserve">While the adaptive smoother simply tracks an estimated synaptic weight, </w:t>
        </w:r>
      </w:ins>
      <w:ins w:id="95" w:author="Stevenson, Ian" w:date="2021-01-22T15:42:00Z">
        <w:r w:rsidR="0057386F">
          <w:t xml:space="preserve">it may be </w:t>
        </w:r>
      </w:ins>
      <w:ins w:id="96" w:author="Stevenson, Ian" w:date="2021-01-22T15:43:00Z">
        <w:r w:rsidR="0057386F">
          <w:t>preferable</w:t>
        </w:r>
      </w:ins>
      <w:ins w:id="97" w:author="Stevenson, Ian" w:date="2021-01-22T15:42:00Z">
        <w:r w:rsidR="0057386F">
          <w:t xml:space="preserve"> to </w:t>
        </w:r>
      </w:ins>
      <w:ins w:id="98" w:author="Stevenson, Ian" w:date="2021-01-05T13:16:00Z">
        <w:del w:id="99" w:author="Stevenson, Ian" w:date="2021-01-22T15:42:00Z">
          <w:r w:rsidDel="0057386F">
            <w:delText>using</w:delText>
          </w:r>
        </w:del>
        <w:del w:id="100" w:author="Stevenson, Ian" w:date="2021-01-22T15:43:00Z">
          <w:r w:rsidDel="0057386F">
            <w:delText xml:space="preserve"> </w:delText>
          </w:r>
        </w:del>
      </w:ins>
      <w:ins w:id="101" w:author="Stevenson, Ian" w:date="2021-01-22T15:42:00Z">
        <w:r w:rsidR="0057386F">
          <w:t>more direct</w:t>
        </w:r>
      </w:ins>
      <w:ins w:id="102" w:author="Stevenson, Ian" w:date="2021-01-22T15:43:00Z">
        <w:r w:rsidR="0057386F">
          <w:t xml:space="preserve">ly describe </w:t>
        </w:r>
      </w:ins>
      <w:ins w:id="103" w:author="Stevenson, Ian" w:date="2021-01-22T15:42:00Z">
        <w:r w:rsidR="0057386F">
          <w:t xml:space="preserve">the long-term synaptic dynamics </w:t>
        </w:r>
      </w:ins>
      <w:ins w:id="104" w:author="Stevenson, Ian" w:date="2021-01-22T15:43:00Z">
        <w:r w:rsidR="0057386F">
          <w:t xml:space="preserve">with </w:t>
        </w:r>
      </w:ins>
      <w:ins w:id="105" w:author="Stevenson, Ian" w:date="2021-01-05T13:16:00Z">
        <w:r>
          <w:t xml:space="preserve">an explicit learning rule based on pre- and postsynaptic spike timing or underlying Calcium dynamics </w:t>
        </w:r>
        <w:r>
          <w:fldChar w:fldCharType="begin" w:fldLock="1"/>
        </w:r>
      </w:ins>
      <w:r w:rsidR="00C660F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ins w:id="106" w:author="Stevenson, Ian" w:date="2021-01-05T13:16:00Z">
        <w:r>
          <w:fldChar w:fldCharType="separate"/>
        </w:r>
        <w:r w:rsidRPr="003E3821">
          <w:rPr>
            <w:noProof/>
          </w:rPr>
          <w:t>(Graupner &amp; Brunel, 2012)</w:t>
        </w:r>
        <w:r>
          <w:fldChar w:fldCharType="end"/>
        </w:r>
        <w:del w:id="107" w:author="Stevenson, Ian" w:date="2021-01-22T15:42:00Z">
          <w:r w:rsidDel="0057386F">
            <w:delText xml:space="preserve"> may give a more direct interpretation of the long-term synaptic dynamics</w:delText>
          </w:r>
        </w:del>
        <w:r>
          <w:t xml:space="preserve">. In previous work, we found that a biophysical model of short-term plasticity could, in some cases, account for the short-term dynamics of spike transmission </w:t>
        </w:r>
        <w:r>
          <w:rPr>
            <w:i/>
            <w:iCs/>
          </w:rPr>
          <w:t>in vivo</w:t>
        </w:r>
        <w:r>
          <w:t xml:space="preserve"> </w:t>
        </w:r>
      </w:ins>
      <w:ins w:id="108" w:author="Ganchao Wei" w:date="2021-01-18T20:31:00Z">
        <w:r w:rsidR="007F7A3D">
          <w:fldChar w:fldCharType="begin" w:fldLock="1"/>
        </w:r>
      </w:ins>
      <w:r w:rsidR="00C660F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ins w:id="109" w:author="Ganchao Wei" w:date="2021-01-18T20:31:00Z">
        <w:r w:rsidR="007F7A3D">
          <w:fldChar w:fldCharType="end"/>
        </w:r>
      </w:ins>
      <w:ins w:id="110" w:author="Stevenson, Ian" w:date="2021-01-05T13:16:00Z">
        <w:del w:id="111" w:author="Ganchao Wei" w:date="2021-01-18T20:31:00Z">
          <w:r w:rsidDel="00A636E7">
            <w:delText>(Cite Ghanbari 2020</w:delText>
          </w:r>
        </w:del>
        <w:del w:id="112" w:author="Ganchao Wei" w:date="2021-01-18T20:32:00Z">
          <w:r w:rsidDel="00A636E7">
            <w:delText>)</w:delText>
          </w:r>
        </w:del>
        <w:r>
          <w:t xml:space="preserve">. Incorporating biophysical models of STP </w:t>
        </w:r>
        <w:r>
          <w:fldChar w:fldCharType="begin" w:fldLock="1"/>
        </w:r>
      </w:ins>
      <w:r w:rsidR="003B27B5">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ins w:id="113" w:author="Stevenson, Ian" w:date="2021-01-05T13:16:00Z">
        <w:r>
          <w:fldChar w:fldCharType="separate"/>
        </w:r>
        <w:r w:rsidRPr="003E3821">
          <w:rPr>
            <w:noProof/>
          </w:rPr>
          <w:t>(Costa et al., 2013)</w:t>
        </w:r>
        <w:r>
          <w:fldChar w:fldCharType="end"/>
        </w:r>
        <w:r>
          <w:t xml:space="preserve"> or LTP/LTD </w:t>
        </w:r>
        <w:r>
          <w:fldChar w:fldCharType="begin" w:fldLock="1"/>
        </w:r>
      </w:ins>
      <w:r w:rsidR="00C660F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ins w:id="114" w:author="Stevenson, Ian" w:date="2021-01-05T13:16:00Z">
        <w:r>
          <w:fldChar w:fldCharType="separate"/>
        </w:r>
        <w:r w:rsidRPr="003E3821">
          <w:rPr>
            <w:noProof/>
          </w:rPr>
          <w:t>(Graupner &amp; Brunel, 2012)</w:t>
        </w:r>
        <w:r>
          <w:fldChar w:fldCharType="end"/>
        </w:r>
        <w:r>
          <w:t xml:space="preserve"> is possible with additional computational costs. Recent studies </w:t>
        </w:r>
        <w:r>
          <w:fldChar w:fldCharType="begin" w:fldLock="1"/>
        </w:r>
      </w:ins>
      <w:r w:rsidR="00790E60">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mendeley":{"formattedCitation":"(Deperrois &amp; Graupner, 2020)","plainTextFormattedCitation":"(Deperrois &amp; Graupner, 2020)","previouslyFormattedCitation":"(Deperrois &amp; Graupner, 2020)"},"properties":{"noteIndex":0},"schema":"https://github.com/citation-style-language/schema/raw/master/csl-citation.json"}</w:instrText>
      </w:r>
      <w:ins w:id="115" w:author="Stevenson, Ian" w:date="2021-01-05T13:16:00Z">
        <w:r>
          <w:fldChar w:fldCharType="separate"/>
        </w:r>
        <w:r w:rsidRPr="003E3821">
          <w:rPr>
            <w:noProof/>
          </w:rPr>
          <w:t>(Deperrois &amp; Graupner, 2020)</w:t>
        </w:r>
        <w:r>
          <w:fldChar w:fldCharType="end"/>
        </w:r>
        <w:r>
          <w:t xml:space="preserve"> </w:t>
        </w:r>
        <w:commentRangeStart w:id="116"/>
        <w:r>
          <w:t>have also shown that short-term</w:t>
        </w:r>
        <w:r w:rsidRPr="00C660DA">
          <w:t xml:space="preserve"> and </w:t>
        </w:r>
        <w:r>
          <w:t xml:space="preserve">long-term synaptic </w:t>
        </w:r>
        <w:del w:id="117" w:author="Stevenson, Ian" w:date="2021-01-22T15:44:00Z">
          <w:r w:rsidDel="0057386F">
            <w:delText>weight</w:delText>
          </w:r>
        </w:del>
      </w:ins>
      <w:ins w:id="118" w:author="Stevenson, Ian" w:date="2021-01-22T15:44:00Z">
        <w:r w:rsidR="0057386F">
          <w:t>plasticity</w:t>
        </w:r>
      </w:ins>
      <w:ins w:id="119" w:author="Stevenson, Ian" w:date="2021-01-05T13:16:00Z">
        <w:r>
          <w:t xml:space="preserve"> can</w:t>
        </w:r>
      </w:ins>
      <w:ins w:id="120" w:author="Stevenson, Ian" w:date="2021-01-22T15:44:00Z">
        <w:r w:rsidR="0057386F">
          <w:t xml:space="preserve"> act</w:t>
        </w:r>
      </w:ins>
      <w:ins w:id="121" w:author="Stevenson, Ian" w:date="2021-01-05T13:16:00Z">
        <w:r w:rsidRPr="00C660DA">
          <w:t xml:space="preserve"> together tune sensitive range of synaptic plasticity</w:t>
        </w:r>
        <w:r>
          <w:t>, and this suggest the necessity for considering effects in different timescale at the same time.</w:t>
        </w:r>
      </w:ins>
      <w:commentRangeEnd w:id="116"/>
      <w:r w:rsidR="0057386F">
        <w:rPr>
          <w:rStyle w:val="CommentReference"/>
        </w:rPr>
        <w:commentReference w:id="116"/>
      </w:r>
    </w:p>
    <w:p w14:paraId="17F064E6" w14:textId="2837E7A4"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297F45">
        <w:t xml:space="preserve"> </w:t>
      </w:r>
      <w:r w:rsidR="0057386F">
        <w:t>Assuming that synaptic connections can be accurately identified, however, this model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rPr>
          <w:ins w:id="122" w:author="Stevenson, Ian" w:date="2021-01-05T13:21:00Z"/>
        </w:rPr>
      </w:pPr>
    </w:p>
    <w:p w14:paraId="4A41151E" w14:textId="525946C0" w:rsidR="00297F45" w:rsidDel="0057386F" w:rsidRDefault="00297F45" w:rsidP="004D6811">
      <w:pPr>
        <w:jc w:val="both"/>
        <w:rPr>
          <w:ins w:id="123" w:author="Stevenson, Ian" w:date="2021-01-05T13:21:00Z"/>
          <w:del w:id="124" w:author="Stevenson, Ian" w:date="2021-01-22T15:48:00Z"/>
        </w:rPr>
      </w:pPr>
    </w:p>
    <w:p w14:paraId="42C6E22E" w14:textId="70015E47" w:rsidR="00297F45" w:rsidDel="0057386F" w:rsidRDefault="00297F45" w:rsidP="004D6811">
      <w:pPr>
        <w:jc w:val="both"/>
        <w:rPr>
          <w:ins w:id="125" w:author="Stevenson, Ian" w:date="2021-01-05T11:00:00Z"/>
          <w:del w:id="126" w:author="Stevenson, Ian" w:date="2021-01-22T15:48:00Z"/>
        </w:rPr>
      </w:pPr>
      <w:ins w:id="127" w:author="Stevenson, Ian" w:date="2021-01-05T13:21:00Z">
        <w:del w:id="128" w:author="Stevenson, Ian" w:date="2021-01-22T15:48:00Z">
          <w:r w:rsidDel="0057386F">
            <w:delText>Extras…</w:delText>
          </w:r>
        </w:del>
      </w:ins>
    </w:p>
    <w:p w14:paraId="175C6037" w14:textId="7FAEC783" w:rsidR="00CF6E61" w:rsidDel="0057386F" w:rsidRDefault="00623F09" w:rsidP="004D6811">
      <w:pPr>
        <w:jc w:val="both"/>
        <w:rPr>
          <w:ins w:id="129" w:author="Stevenson, Ian" w:date="2021-01-05T10:56:00Z"/>
          <w:del w:id="130" w:author="Stevenson, Ian" w:date="2021-01-22T15:48:00Z"/>
        </w:rPr>
      </w:pPr>
      <w:del w:id="131" w:author="Stevenson, Ian" w:date="2021-01-22T15:48:00Z">
        <w:r w:rsidDel="0057386F">
          <w:delText>Some previous research for synaptic strength inference had tried to tackle this problem by including postsynaptic history effects</w:delText>
        </w:r>
        <w:r w:rsidR="00F67F93" w:rsidDel="0057386F">
          <w:delText xml:space="preserve"> </w:delText>
        </w:r>
        <w:r w:rsidDel="0057386F">
          <w:fldChar w:fldCharType="begin" w:fldLock="1"/>
        </w:r>
        <w:r w:rsidR="00790E60" w:rsidDel="0057386F">
          <w:delInstrText>ADDIN CSL_CITATION {"citationItems":[{"id":"ITEM-1","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page":"1-9","title":"Inferring spike-timing-dependent plasticity from spike train data","type":"paper-conference","volume":"24"},"uris":["http://www.mendeley.com/documents/?uuid=56b71632-0a23-4a6c-900a-9cc877266e97"]},{"id":"ITEM-2","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2","issue":"9","issued":{"date-parts":[["2017","9","5"]]},"page":"e1005738","publisher":"Public Library of Science","title":"Estimating short-term synaptic plasticity from pre- and postsynaptic spiking","type":"article-journal","volume":"13"},"uris":["http://www.mendeley.com/documents/?uuid=48408be8-7c70-4953-aa6c-2db9ebc319a6"]},{"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http://www.mendeley.com/documents/?uuid=1171e9a2-93f4-4c7e-98f3-10907fd9901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mendeley":{"formattedCitation":"(Ghanbari et al., 2017, 2020; I. H. Stevenson et al., 2011; Truccolo et al., 2005)","plainTextFormattedCitation":"(Ghanbari et al., 2017, 2020; I. H. Stevenson et al., 2011; Truccolo et al., 2005)","previouslyFormattedCitation":"(Ghanbari et al., 2017, 2020; I. H. Stevenson et al., 2011; Truccolo et al., 2005)"},"properties":{"noteIndex":0},"schema":"https://github.com/citation-style-language/schema/raw/master/csl-citation.json"}</w:delInstrText>
        </w:r>
        <w:r w:rsidDel="0057386F">
          <w:fldChar w:fldCharType="separate"/>
        </w:r>
        <w:r w:rsidR="00790E60" w:rsidRPr="00790E60" w:rsidDel="0057386F">
          <w:rPr>
            <w:noProof/>
          </w:rPr>
          <w:delText xml:space="preserve">(Ghanbari et al., 2017, 2020; I. H. Stevenson et </w:delText>
        </w:r>
        <w:r w:rsidR="00790E60" w:rsidRPr="00790E60" w:rsidDel="0057386F">
          <w:rPr>
            <w:noProof/>
          </w:rPr>
          <w:lastRenderedPageBreak/>
          <w:delText>al., 2011; Truccolo et al., 2005)</w:delText>
        </w:r>
        <w:r w:rsidDel="0057386F">
          <w:fldChar w:fldCharType="end"/>
        </w:r>
        <w:r w:rsidDel="0057386F">
          <w:delText xml:space="preserve">. 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57386F">
          <w:delText>less influenced by unexplained variation in the postsynaptic firing rate. However, the true postsynaptic rate is not necessarily identifiable</w:delText>
        </w:r>
        <w:r w:rsidR="00F67F93" w:rsidDel="0057386F">
          <w:delText xml:space="preserve"> </w:delText>
        </w:r>
        <w:r w:rsidR="003E3821" w:rsidDel="0057386F">
          <w:fldChar w:fldCharType="begin" w:fldLock="1"/>
        </w:r>
        <w:r w:rsidR="00134F28" w:rsidDel="0057386F">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57386F">
          <w:fldChar w:fldCharType="separate"/>
        </w:r>
        <w:r w:rsidR="003E3821" w:rsidRPr="003E3821" w:rsidDel="0057386F">
          <w:rPr>
            <w:noProof/>
          </w:rPr>
          <w:delText>(Amarasingham et al., 2015)</w:delText>
        </w:r>
        <w:r w:rsidR="003E3821" w:rsidDel="0057386F">
          <w:fldChar w:fldCharType="end"/>
        </w:r>
        <w:r w:rsidR="00172B48" w:rsidDel="0057386F">
          <w:delText xml:space="preserve">. </w:delText>
        </w:r>
      </w:del>
    </w:p>
    <w:p w14:paraId="023EE9CD" w14:textId="4A220689" w:rsidR="006E55BF" w:rsidDel="0057386F" w:rsidRDefault="00172B48" w:rsidP="004D6811">
      <w:pPr>
        <w:jc w:val="both"/>
        <w:rPr>
          <w:del w:id="132" w:author="Stevenson, Ian" w:date="2021-01-22T15:48:00Z"/>
        </w:rPr>
      </w:pPr>
      <w:del w:id="133" w:author="Stevenson, Ian" w:date="2021-01-22T15:48:00Z">
        <w:r w:rsidDel="0057386F">
          <w:delText>Synaptic weights estimated from in vivo recordings are still likely to be affected by unobserved variables, particularly if these variables induce firing rate changes on fast timescales or on multiple timescales.</w:delText>
        </w:r>
      </w:del>
    </w:p>
    <w:p w14:paraId="48DD11BC" w14:textId="619C9E5D" w:rsidR="0018525B" w:rsidDel="0057386F" w:rsidRDefault="0018525B">
      <w:pPr>
        <w:jc w:val="both"/>
        <w:rPr>
          <w:del w:id="134" w:author="Stevenson, Ian" w:date="2021-01-22T15:48:00Z"/>
        </w:rPr>
      </w:pPr>
      <w:commentRangeStart w:id="135"/>
      <w:del w:id="136" w:author="Stevenson, Ian" w:date="2021-01-22T15:48:00Z">
        <w:r w:rsidDel="0057386F">
          <w:delText>Adaptive filtering for place fields</w:delText>
        </w:r>
        <w:r w:rsidR="00F67F93" w:rsidDel="0057386F">
          <w:delText xml:space="preserve"> </w:delText>
        </w:r>
      </w:del>
      <w:ins w:id="137" w:author="Ganchao Wei" w:date="2020-12-20T15:17:00Z">
        <w:del w:id="138" w:author="Stevenson, Ian" w:date="2021-01-22T15:48:00Z">
          <w:r w:rsidR="003E3821" w:rsidDel="0057386F">
            <w:fldChar w:fldCharType="begin" w:fldLock="1"/>
          </w:r>
        </w:del>
      </w:ins>
      <w:del w:id="139" w:author="Stevenson, Ian" w:date="2021-01-22T15:48:00Z">
        <w:r w:rsidR="00134F28" w:rsidDel="0057386F">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57386F">
          <w:fldChar w:fldCharType="separate"/>
        </w:r>
        <w:r w:rsidR="003E3821" w:rsidRPr="003E3821" w:rsidDel="0057386F">
          <w:rPr>
            <w:noProof/>
          </w:rPr>
          <w:delText>(Brown et al., 2001)</w:delText>
        </w:r>
      </w:del>
      <w:ins w:id="140" w:author="Ganchao Wei" w:date="2020-12-20T15:17:00Z">
        <w:del w:id="141" w:author="Stevenson, Ian" w:date="2021-01-22T15:48:00Z">
          <w:r w:rsidR="003E3821" w:rsidDel="0057386F">
            <w:fldChar w:fldCharType="end"/>
          </w:r>
        </w:del>
      </w:ins>
      <w:ins w:id="142" w:author="Ganchao Wei" w:date="2020-12-20T14:31:00Z">
        <w:del w:id="143" w:author="Stevenson, Ian" w:date="2021-01-22T15:48:00Z">
          <w:r w:rsidR="007D452E" w:rsidDel="0057386F">
            <w:delText xml:space="preserve"> is widely used</w:delText>
          </w:r>
        </w:del>
      </w:ins>
      <w:commentRangeEnd w:id="135"/>
      <w:ins w:id="144" w:author="Ganchao Wei" w:date="2020-12-20T14:38:00Z">
        <w:del w:id="145" w:author="Stevenson, Ian" w:date="2021-01-22T15:48:00Z">
          <w:r w:rsidR="007D452E" w:rsidDel="0057386F">
            <w:rPr>
              <w:rStyle w:val="CommentReference"/>
            </w:rPr>
            <w:commentReference w:id="135"/>
          </w:r>
        </w:del>
      </w:ins>
      <w:ins w:id="146" w:author="Ganchao Wei" w:date="2020-12-20T14:31:00Z">
        <w:del w:id="147" w:author="Stevenson, Ian" w:date="2021-01-22T15:48:00Z">
          <w:r w:rsidR="007D452E" w:rsidDel="0057386F">
            <w:delText>, although there are some limitations.</w:delText>
          </w:r>
        </w:del>
      </w:ins>
      <w:ins w:id="148" w:author="Ganchao Wei" w:date="2020-12-20T14:35:00Z">
        <w:del w:id="149" w:author="Stevenson, Ian" w:date="2021-01-22T15:48:00Z">
          <w:r w:rsidR="007D452E" w:rsidDel="0057386F">
            <w:delText xml:space="preserve"> </w:delText>
          </w:r>
        </w:del>
      </w:ins>
      <w:ins w:id="150" w:author="Ganchao Wei" w:date="2020-12-21T08:49:00Z">
        <w:del w:id="151" w:author="Stevenson, Ian" w:date="2021-01-22T15:48:00Z">
          <w:r w:rsidR="001D23B0" w:rsidDel="0057386F">
            <w:delText>A</w:delText>
          </w:r>
        </w:del>
      </w:ins>
      <w:ins w:id="152" w:author="Ganchao Wei" w:date="2020-12-20T14:35:00Z">
        <w:del w:id="153" w:author="Stevenson, Ian" w:date="2021-01-22T15:48:00Z">
          <w:r w:rsidR="007D452E" w:rsidDel="0057386F">
            <w:delText>lthough the method is locally</w:delText>
          </w:r>
        </w:del>
      </w:ins>
      <w:ins w:id="154" w:author="Ganchao Wei" w:date="2020-12-20T14:36:00Z">
        <w:del w:id="155" w:author="Stevenson, Ian" w:date="2021-01-22T15:48:00Z">
          <w:r w:rsidR="007D452E" w:rsidDel="0057386F">
            <w:delText xml:space="preserve"> stable, the </w:delText>
          </w:r>
          <w:commentRangeStart w:id="156"/>
          <w:r w:rsidR="007D452E" w:rsidDel="0057386F">
            <w:delText>global stability should also be investigated</w:delText>
          </w:r>
        </w:del>
      </w:ins>
      <w:commentRangeEnd w:id="156"/>
      <w:ins w:id="157" w:author="Ganchao Wei" w:date="2020-12-20T14:38:00Z">
        <w:del w:id="158" w:author="Stevenson, Ian" w:date="2021-01-22T15:48:00Z">
          <w:r w:rsidR="00FC3D1F" w:rsidDel="0057386F">
            <w:rPr>
              <w:rStyle w:val="CommentReference"/>
            </w:rPr>
            <w:commentReference w:id="156"/>
          </w:r>
        </w:del>
      </w:ins>
      <w:ins w:id="159" w:author="Ganchao Wei" w:date="2020-12-20T14:36:00Z">
        <w:del w:id="160" w:author="Stevenson, Ian" w:date="2021-01-22T15:48:00Z">
          <w:r w:rsidR="007D452E" w:rsidDel="0057386F">
            <w:delText>. Moreover</w:delText>
          </w:r>
        </w:del>
      </w:ins>
      <w:ins w:id="161" w:author="Ganchao Wei" w:date="2020-12-20T14:31:00Z">
        <w:del w:id="162" w:author="Stevenson, Ian" w:date="2021-01-22T15:48:00Z">
          <w:r w:rsidR="007D452E" w:rsidDel="0057386F">
            <w:delText xml:space="preserve">, </w:delText>
          </w:r>
        </w:del>
      </w:ins>
      <w:ins w:id="163" w:author="Ganchao Wei" w:date="2020-12-21T08:46:00Z">
        <w:del w:id="164" w:author="Stevenson, Ian" w:date="2021-01-22T15:48:00Z">
          <w:r w:rsidR="001D23B0" w:rsidDel="0057386F">
            <w:delText>some spiking activities are more or less variable than Poisson process, and th</w:delText>
          </w:r>
        </w:del>
      </w:ins>
      <w:ins w:id="165" w:author="Ganchao Wei" w:date="2020-12-21T08:47:00Z">
        <w:del w:id="166" w:author="Stevenson, Ian" w:date="2021-01-22T15:48:00Z">
          <w:r w:rsidR="001D23B0" w:rsidDel="0057386F">
            <w:delText>is suggests the necessity for non-Poisson extension</w:delText>
          </w:r>
        </w:del>
      </w:ins>
      <w:ins w:id="167" w:author="Ganchao Wei" w:date="2020-12-21T08:48:00Z">
        <w:del w:id="168" w:author="Stevenson, Ian" w:date="2021-01-22T15:48:00Z">
          <w:r w:rsidR="001D23B0" w:rsidDel="0057386F">
            <w:delText xml:space="preserve">. </w:delText>
          </w:r>
        </w:del>
      </w:ins>
      <w:ins w:id="169" w:author="Ganchao Wei" w:date="2020-12-21T08:49:00Z">
        <w:del w:id="170" w:author="Stevenson, Ian" w:date="2021-01-22T15:48:00Z">
          <w:r w:rsidR="001D23B0" w:rsidDel="0057386F">
            <w:delText xml:space="preserve">For example, </w:delText>
          </w:r>
          <w:r w:rsidR="00FD23EA" w:rsidDel="0057386F">
            <w:delText>we can extend the method based on the Conway-Maxwell-Poisson (COM-</w:delText>
          </w:r>
        </w:del>
      </w:ins>
      <w:ins w:id="171" w:author="Ganchao Wei" w:date="2020-12-21T08:50:00Z">
        <w:del w:id="172" w:author="Stevenson, Ian" w:date="2021-01-22T15:48:00Z">
          <w:r w:rsidR="00FD23EA" w:rsidDel="0057386F">
            <w:delText>Poisson</w:delText>
          </w:r>
        </w:del>
      </w:ins>
      <w:ins w:id="173" w:author="Ganchao Wei" w:date="2020-12-21T08:49:00Z">
        <w:del w:id="174" w:author="Stevenson, Ian" w:date="2021-01-22T15:48:00Z">
          <w:r w:rsidR="00FD23EA" w:rsidDel="0057386F">
            <w:delText>)</w:delText>
          </w:r>
        </w:del>
      </w:ins>
      <w:ins w:id="175" w:author="Ian Stevenson" w:date="2020-12-29T13:24:00Z">
        <w:del w:id="176" w:author="Stevenson, Ian" w:date="2021-01-22T15:48:00Z">
          <w:r w:rsidR="00F67F93" w:rsidDel="0057386F">
            <w:delText xml:space="preserve"> </w:delText>
          </w:r>
        </w:del>
      </w:ins>
      <w:ins w:id="177" w:author="Ganchao Wei" w:date="2020-12-21T08:50:00Z">
        <w:del w:id="178" w:author="Stevenson, Ian" w:date="2021-01-22T15:48:00Z">
          <w:r w:rsidR="00FD23EA" w:rsidDel="0057386F">
            <w:fldChar w:fldCharType="begin" w:fldLock="1"/>
          </w:r>
        </w:del>
      </w:ins>
      <w:del w:id="179" w:author="Stevenson, Ian" w:date="2021-01-22T15:48:00Z">
        <w:r w:rsidR="00FD23EA" w:rsidDel="0057386F">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57386F">
          <w:fldChar w:fldCharType="separate"/>
        </w:r>
        <w:r w:rsidR="00FD23EA" w:rsidRPr="00FD23EA" w:rsidDel="0057386F">
          <w:rPr>
            <w:noProof/>
          </w:rPr>
          <w:delText>(Stevenson, 2016)</w:delText>
        </w:r>
      </w:del>
      <w:ins w:id="180" w:author="Ganchao Wei" w:date="2020-12-21T08:50:00Z">
        <w:del w:id="181" w:author="Stevenson, Ian" w:date="2021-01-22T15:48:00Z">
          <w:r w:rsidR="00FD23EA" w:rsidDel="0057386F">
            <w:fldChar w:fldCharType="end"/>
          </w:r>
          <w:r w:rsidR="00FD23EA" w:rsidDel="0057386F">
            <w:delText xml:space="preserve"> likelihood to handle both over- and under-dispersion in spike counts</w:delText>
          </w:r>
        </w:del>
      </w:ins>
      <w:ins w:id="182" w:author="Ganchao Wei" w:date="2020-12-20T14:34:00Z">
        <w:del w:id="183" w:author="Stevenson, Ian" w:date="2021-01-22T15:48:00Z">
          <w:r w:rsidR="007D452E" w:rsidDel="0057386F">
            <w:delText>.</w:delText>
          </w:r>
        </w:del>
      </w:ins>
      <w:del w:id="184" w:author="Stevenson, Ian" w:date="2021-01-22T15:48:00Z">
        <w:r w:rsidDel="0057386F">
          <w:delText xml:space="preserve"> </w:delText>
        </w:r>
      </w:del>
    </w:p>
    <w:p w14:paraId="5D8081FE" w14:textId="185050E4" w:rsidR="00141343" w:rsidDel="0057386F" w:rsidRDefault="00141343">
      <w:pPr>
        <w:jc w:val="both"/>
        <w:rPr>
          <w:del w:id="185" w:author="Stevenson, Ian" w:date="2021-01-22T15:48:00Z"/>
        </w:rPr>
      </w:pPr>
      <w:del w:id="186" w:author="Stevenson, Ian" w:date="2021-01-22T15:48:00Z">
        <w:r w:rsidDel="0057386F">
          <w:delText>[Limitations of the model]</w:delText>
        </w:r>
      </w:del>
    </w:p>
    <w:p w14:paraId="0C5C9C25" w14:textId="03633852" w:rsidR="00141343" w:rsidDel="0057386F" w:rsidRDefault="00141343">
      <w:pPr>
        <w:jc w:val="both"/>
        <w:rPr>
          <w:del w:id="187" w:author="Stevenson, Ian" w:date="2021-01-22T15:48:00Z"/>
        </w:rPr>
      </w:pPr>
      <w:del w:id="188" w:author="Stevenson, Ian" w:date="2021-01-22T15:48:00Z">
        <w:r w:rsidDel="0057386F">
          <w:delText>[Possible extensions of the model]</w:delText>
        </w:r>
      </w:del>
    </w:p>
    <w:p w14:paraId="5A5F585D" w14:textId="56A04F65" w:rsidR="00141343" w:rsidDel="0057386F" w:rsidRDefault="00141343">
      <w:pPr>
        <w:jc w:val="both"/>
        <w:rPr>
          <w:del w:id="189" w:author="Stevenson, Ian" w:date="2021-01-22T15:48:00Z"/>
        </w:rPr>
      </w:pPr>
      <w:del w:id="190" w:author="Stevenson, Ian" w:date="2021-01-22T15:48:00Z">
        <w:r w:rsidDel="0057386F">
          <w:delText>[Prospects for real data…]</w:delText>
        </w:r>
      </w:del>
    </w:p>
    <w:p w14:paraId="1C3C06C8" w14:textId="0734F08F" w:rsidR="0078782B" w:rsidDel="0057386F" w:rsidRDefault="0078782B" w:rsidP="0078782B">
      <w:pPr>
        <w:jc w:val="both"/>
        <w:rPr>
          <w:del w:id="191" w:author="Stevenson, Ian" w:date="2021-01-22T15:48:00Z"/>
        </w:rPr>
      </w:pPr>
      <w:del w:id="192" w:author="Stevenson, Ian" w:date="2021-01-22T15:48:00Z">
        <w:r w:rsidDel="0057386F">
          <w:delTex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delText>
        </w:r>
      </w:del>
      <w:ins w:id="193" w:author="Ganchao Wei" w:date="2020-12-20T14:21:00Z">
        <w:del w:id="194" w:author="Stevenson, Ian" w:date="2021-01-22T15:48:00Z">
          <w:r w:rsidR="00B42627" w:rsidDel="0057386F">
            <w:delText>…</w:delText>
          </w:r>
        </w:del>
      </w:ins>
    </w:p>
    <w:p w14:paraId="6850D25B" w14:textId="733ACAC0" w:rsidR="00C660DA" w:rsidDel="0057386F" w:rsidRDefault="009D4B2C" w:rsidP="00C660DA">
      <w:pPr>
        <w:jc w:val="both"/>
        <w:rPr>
          <w:del w:id="195" w:author="Stevenson, Ian" w:date="2021-01-22T15:48:00Z"/>
        </w:rPr>
      </w:pPr>
      <w:del w:id="196" w:author="Stevenson, Ian" w:date="2021-01-22T15:48:00Z">
        <w:r w:rsidDel="0057386F">
          <w:delText>The neurons are</w:delText>
        </w:r>
        <w:r w:rsidR="002A5C5B" w:rsidDel="0057386F">
          <w:delText xml:space="preserve"> usually</w:delText>
        </w:r>
        <w:r w:rsidDel="0057386F">
          <w:delText xml:space="preserve"> connected in a network in vivo, and </w:delText>
        </w:r>
        <w:r w:rsidR="002A5C5B" w:rsidDel="0057386F">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197" w:author="Ganchao Wei" w:date="2020-12-20T14:23:00Z" w:name="move59366621"/>
      </w:del>
      <m:oMath>
        <m:r>
          <w:del w:id="198" w:author="Stevenson, Ian" w:date="2021-01-22T15:48:00Z">
            <w:rPr>
              <w:rFonts w:ascii="Cambria Math" w:hAnsi="Cambria Math"/>
            </w:rPr>
            <m:t>C</m:t>
          </w:del>
        </m:r>
      </m:oMath>
      <w:moveFrom w:id="199" w:author="Ganchao Wei" w:date="2020-12-20T14:23:00Z">
        <w:del w:id="200" w:author="Stevenson, Ian" w:date="2021-01-22T15:48:00Z">
          <w:r w:rsidR="002A5C5B" w:rsidDel="0057386F">
            <w:delText xml:space="preserve"> presynaptic neurons, denote the synaptic plasticity and synaptic connection between the </w:delText>
          </w:r>
        </w:del>
        <m:oMath>
          <m:sSup>
            <m:sSupPr>
              <m:ctrlPr>
                <w:del w:id="201" w:author="Stevenson, Ian" w:date="2021-01-22T15:48:00Z">
                  <w:rPr>
                    <w:rFonts w:ascii="Cambria Math" w:hAnsi="Cambria Math"/>
                    <w:i/>
                  </w:rPr>
                </w:del>
              </m:ctrlPr>
            </m:sSupPr>
            <m:e>
              <m:r>
                <w:del w:id="202" w:author="Stevenson, Ian" w:date="2021-01-22T15:48:00Z">
                  <w:rPr>
                    <w:rFonts w:ascii="Cambria Math" w:hAnsi="Cambria Math"/>
                  </w:rPr>
                  <m:t>j</m:t>
                </w:del>
              </m:r>
            </m:e>
            <m:sup>
              <m:r>
                <w:del w:id="203" w:author="Stevenson, Ian" w:date="2021-01-22T15:48:00Z">
                  <w:rPr>
                    <w:rFonts w:ascii="Cambria Math" w:hAnsi="Cambria Math"/>
                  </w:rPr>
                  <m:t>th</m:t>
                </w:del>
              </m:r>
            </m:sup>
          </m:sSup>
        </m:oMath>
        <w:moveFrom w:id="204" w:author="Ganchao Wei" w:date="2020-12-20T14:23:00Z">
          <w:del w:id="205" w:author="Stevenson, Ian" w:date="2021-01-22T15:48:00Z">
            <w:r w:rsidR="002A5C5B" w:rsidDel="0057386F">
              <w:delText xml:space="preserve"> pre- and post-synaptic neurons at </w:delText>
            </w:r>
          </w:del>
          <m:oMath>
            <m:sSub>
              <m:sSubPr>
                <m:ctrlPr>
                  <w:del w:id="206" w:author="Stevenson, Ian" w:date="2021-01-22T15:48:00Z">
                    <w:rPr>
                      <w:rFonts w:ascii="Cambria Math" w:hAnsi="Cambria Math"/>
                      <w:i/>
                    </w:rPr>
                  </w:del>
                </m:ctrlPr>
              </m:sSubPr>
              <m:e>
                <m:r>
                  <w:del w:id="207" w:author="Stevenson, Ian" w:date="2021-01-22T15:48:00Z">
                    <w:rPr>
                      <w:rFonts w:ascii="Cambria Math" w:hAnsi="Cambria Math"/>
                    </w:rPr>
                    <m:t>t</m:t>
                  </w:del>
                </m:r>
              </m:e>
              <m:sub>
                <m:r>
                  <w:del w:id="208" w:author="Stevenson, Ian" w:date="2021-01-22T15:48:00Z">
                    <w:rPr>
                      <w:rFonts w:ascii="Cambria Math" w:hAnsi="Cambria Math"/>
                    </w:rPr>
                    <m:t>k</m:t>
                  </w:del>
                </m:r>
              </m:sub>
            </m:sSub>
          </m:oMath>
          <w:moveFrom w:id="209" w:author="Ganchao Wei" w:date="2020-12-20T14:23:00Z">
            <w:del w:id="210" w:author="Stevenson, Ian" w:date="2021-01-22T15:48:00Z">
              <w:r w:rsidR="002A5C5B" w:rsidDel="0057386F">
                <w:delText xml:space="preserve"> as </w:delText>
              </w:r>
            </w:del>
            <m:oMath>
              <m:sSubSup>
                <m:sSubSupPr>
                  <m:ctrlPr>
                    <w:del w:id="211" w:author="Stevenson, Ian" w:date="2021-01-22T15:48:00Z">
                      <w:rPr>
                        <w:rFonts w:ascii="Cambria Math" w:hAnsi="Cambria Math"/>
                        <w:i/>
                      </w:rPr>
                    </w:del>
                  </m:ctrlPr>
                </m:sSubSupPr>
                <m:e>
                  <m:r>
                    <w:del w:id="212" w:author="Stevenson, Ian" w:date="2021-01-22T15:48:00Z">
                      <w:rPr>
                        <w:rFonts w:ascii="Cambria Math" w:hAnsi="Cambria Math"/>
                      </w:rPr>
                      <m:t>w</m:t>
                    </w:del>
                  </m:r>
                </m:e>
                <m:sub>
                  <m:r>
                    <w:del w:id="213" w:author="Stevenson, Ian" w:date="2021-01-22T15:48:00Z">
                      <w:rPr>
                        <w:rFonts w:ascii="Cambria Math" w:hAnsi="Cambria Math"/>
                      </w:rPr>
                      <m:t>k</m:t>
                    </w:del>
                  </m:r>
                </m:sub>
                <m:sup>
                  <m:r>
                    <w:del w:id="214" w:author="Stevenson, Ian" w:date="2021-01-22T15:48:00Z">
                      <w:rPr>
                        <w:rFonts w:ascii="Cambria Math" w:hAnsi="Cambria Math"/>
                      </w:rPr>
                      <m:t>(j)</m:t>
                    </w:del>
                  </m:r>
                </m:sup>
              </m:sSubSup>
            </m:oMath>
            <w:moveFrom w:id="215" w:author="Ganchao Wei" w:date="2020-12-20T14:23:00Z">
              <w:del w:id="216" w:author="Stevenson, Ian" w:date="2021-01-22T15:48:00Z">
                <w:r w:rsidR="002A5C5B" w:rsidDel="0057386F">
                  <w:delText xml:space="preserve"> and </w:delText>
                </w:r>
              </w:del>
              <m:oMath>
                <m:sSubSup>
                  <m:sSubSupPr>
                    <m:ctrlPr>
                      <w:del w:id="217" w:author="Stevenson, Ian" w:date="2021-01-22T15:48:00Z">
                        <w:rPr>
                          <w:rFonts w:ascii="Cambria Math" w:hAnsi="Cambria Math"/>
                          <w:i/>
                        </w:rPr>
                      </w:del>
                    </m:ctrlPr>
                  </m:sSubSupPr>
                  <m:e>
                    <m:r>
                      <w:del w:id="218" w:author="Stevenson, Ian" w:date="2021-01-22T15:48:00Z">
                        <w:rPr>
                          <w:rFonts w:ascii="Cambria Math" w:hAnsi="Cambria Math"/>
                        </w:rPr>
                        <m:t>x</m:t>
                      </w:del>
                    </m:r>
                  </m:e>
                  <m:sub>
                    <m:r>
                      <w:del w:id="219" w:author="Stevenson, Ian" w:date="2021-01-22T15:48:00Z">
                        <w:rPr>
                          <w:rFonts w:ascii="Cambria Math" w:hAnsi="Cambria Math"/>
                        </w:rPr>
                        <m:t>k</m:t>
                      </w:del>
                    </m:r>
                  </m:sub>
                  <m:sup>
                    <m:r>
                      <w:del w:id="220" w:author="Stevenson, Ian" w:date="2021-01-22T15:48:00Z">
                        <w:rPr>
                          <w:rFonts w:ascii="Cambria Math" w:hAnsi="Cambria Math"/>
                        </w:rPr>
                        <m:t>(j)</m:t>
                      </w:del>
                    </m:r>
                  </m:sup>
                </m:sSubSup>
              </m:oMath>
              <w:moveFrom w:id="221" w:author="Ganchao Wei" w:date="2020-12-20T14:23:00Z">
                <w:del w:id="222" w:author="Stevenson, Ian" w:date="2021-01-22T15:48:00Z">
                  <w:r w:rsidR="00DF02C7" w:rsidDel="0057386F">
                    <w:delText xml:space="preserve">. The synaptic plasticity can be further divided as LTP and STP, i.e. </w:delText>
                  </w:r>
                </w:del>
                <m:oMath>
                  <m:sSubSup>
                    <m:sSubSupPr>
                      <m:ctrlPr>
                        <w:del w:id="223" w:author="Stevenson, Ian" w:date="2021-01-22T15:48:00Z">
                          <w:rPr>
                            <w:rFonts w:ascii="Cambria Math" w:hAnsi="Cambria Math"/>
                            <w:i/>
                          </w:rPr>
                        </w:del>
                      </m:ctrlPr>
                    </m:sSubSupPr>
                    <m:e>
                      <m:r>
                        <w:del w:id="224" w:author="Stevenson, Ian" w:date="2021-01-22T15:48:00Z">
                          <w:rPr>
                            <w:rFonts w:ascii="Cambria Math" w:hAnsi="Cambria Math"/>
                          </w:rPr>
                          <m:t>w</m:t>
                        </w:del>
                      </m:r>
                    </m:e>
                    <m:sub>
                      <m:r>
                        <w:del w:id="225" w:author="Stevenson, Ian" w:date="2021-01-22T15:48:00Z">
                          <w:rPr>
                            <w:rFonts w:ascii="Cambria Math" w:hAnsi="Cambria Math"/>
                          </w:rPr>
                          <m:t>k</m:t>
                        </w:del>
                      </m:r>
                    </m:sub>
                    <m:sup>
                      <m:r>
                        <w:del w:id="226" w:author="Stevenson, Ian" w:date="2021-01-22T15:48:00Z">
                          <w:rPr>
                            <w:rFonts w:ascii="Cambria Math" w:hAnsi="Cambria Math"/>
                          </w:rPr>
                          <m:t>(j)</m:t>
                        </w:del>
                      </m:r>
                    </m:sup>
                  </m:sSubSup>
                  <m:r>
                    <w:del w:id="227" w:author="Stevenson, Ian" w:date="2021-01-22T15:48:00Z">
                      <w:rPr>
                        <w:rFonts w:ascii="Cambria Math" w:hAnsi="Cambria Math"/>
                      </w:rPr>
                      <m:t>=</m:t>
                    </w:del>
                  </m:r>
                  <m:sSubSup>
                    <m:sSubSupPr>
                      <m:ctrlPr>
                        <w:del w:id="228" w:author="Stevenson, Ian" w:date="2021-01-22T15:48:00Z">
                          <w:rPr>
                            <w:rFonts w:ascii="Cambria Math" w:hAnsi="Cambria Math"/>
                            <w:i/>
                          </w:rPr>
                        </w:del>
                      </m:ctrlPr>
                    </m:sSubSupPr>
                    <m:e>
                      <m:r>
                        <w:del w:id="229" w:author="Stevenson, Ian" w:date="2021-01-22T15:48:00Z">
                          <w:rPr>
                            <w:rFonts w:ascii="Cambria Math" w:hAnsi="Cambria Math"/>
                          </w:rPr>
                          <m:t>w</m:t>
                        </w:del>
                      </m:r>
                    </m:e>
                    <m:sub>
                      <m:r>
                        <w:del w:id="230" w:author="Stevenson, Ian" w:date="2021-01-22T15:48:00Z">
                          <w:rPr>
                            <w:rFonts w:ascii="Cambria Math" w:hAnsi="Cambria Math"/>
                          </w:rPr>
                          <m:t>L,k</m:t>
                        </w:del>
                      </m:r>
                    </m:sub>
                    <m:sup>
                      <m:r>
                        <w:del w:id="231" w:author="Stevenson, Ian" w:date="2021-01-22T15:48:00Z">
                          <w:rPr>
                            <w:rFonts w:ascii="Cambria Math" w:hAnsi="Cambria Math"/>
                          </w:rPr>
                          <m:t>(j)</m:t>
                        </w:del>
                      </m:r>
                    </m:sup>
                  </m:sSubSup>
                  <m:sSubSup>
                    <m:sSubSupPr>
                      <m:ctrlPr>
                        <w:del w:id="232" w:author="Stevenson, Ian" w:date="2021-01-22T15:48:00Z">
                          <w:rPr>
                            <w:rFonts w:ascii="Cambria Math" w:hAnsi="Cambria Math"/>
                            <w:i/>
                          </w:rPr>
                        </w:del>
                      </m:ctrlPr>
                    </m:sSubSupPr>
                    <m:e>
                      <m:r>
                        <w:del w:id="233" w:author="Stevenson, Ian" w:date="2021-01-22T15:48:00Z">
                          <w:rPr>
                            <w:rFonts w:ascii="Cambria Math" w:hAnsi="Cambria Math"/>
                          </w:rPr>
                          <m:t>w</m:t>
                        </w:del>
                      </m:r>
                    </m:e>
                    <m:sub>
                      <m:r>
                        <w:del w:id="234" w:author="Stevenson, Ian" w:date="2021-01-22T15:48:00Z">
                          <w:rPr>
                            <w:rFonts w:ascii="Cambria Math" w:hAnsi="Cambria Math"/>
                          </w:rPr>
                          <m:t>S,k</m:t>
                        </w:del>
                      </m:r>
                    </m:sub>
                    <m:sup>
                      <m:r>
                        <w:del w:id="235" w:author="Stevenson, Ian" w:date="2021-01-22T15:48:00Z">
                          <w:rPr>
                            <w:rFonts w:ascii="Cambria Math" w:hAnsi="Cambria Math"/>
                          </w:rPr>
                          <m:t>(j)</m:t>
                        </w:del>
                      </m:r>
                    </m:sup>
                  </m:sSubSup>
                </m:oMath>
                <w:moveFrom w:id="236" w:author="Ganchao Wei" w:date="2020-12-20T14:23:00Z">
                  <w:del w:id="237" w:author="Stevenson, Ian" w:date="2021-01-22T15:48:00Z">
                    <w:r w:rsidR="00DF02C7" w:rsidDel="0057386F">
                      <w:delText xml:space="preserve">. Therefore, </w:delText>
                    </w:r>
                    <w:r w:rsidR="00337F19" w:rsidDel="0057386F">
                      <w:delText>we can write the conditional intensity as</w:delText>
                    </w:r>
                    <w:r w:rsidR="002A5C5B" w:rsidDel="0057386F">
                      <w:delText xml:space="preserve"> </w:delText>
                    </w:r>
                  </w:del>
                  <m:oMath>
                    <m:sSub>
                      <m:sSubPr>
                        <m:ctrlPr>
                          <w:del w:id="238" w:author="Stevenson, Ian" w:date="2021-01-22T15:48:00Z">
                            <w:rPr>
                              <w:rFonts w:ascii="Cambria Math" w:hAnsi="Cambria Math"/>
                              <w:i/>
                            </w:rPr>
                          </w:del>
                        </m:ctrlPr>
                      </m:sSubPr>
                      <m:e>
                        <m:r>
                          <w:del w:id="239" w:author="Stevenson, Ian" w:date="2021-01-22T15:48:00Z">
                            <w:rPr>
                              <w:rFonts w:ascii="Cambria Math" w:hAnsi="Cambria Math"/>
                            </w:rPr>
                            <m:t>λ</m:t>
                          </w:del>
                        </m:r>
                      </m:e>
                      <m:sub>
                        <m:r>
                          <w:del w:id="240" w:author="Stevenson, Ian" w:date="2021-01-22T15:48:00Z">
                            <w:rPr>
                              <w:rFonts w:ascii="Cambria Math" w:hAnsi="Cambria Math"/>
                            </w:rPr>
                            <m:t>k</m:t>
                          </w:del>
                        </m:r>
                      </m:sub>
                    </m:sSub>
                    <m:r>
                      <w:del w:id="241" w:author="Stevenson, Ian" w:date="2021-01-22T15:48:00Z">
                        <w:rPr>
                          <w:rFonts w:ascii="Cambria Math" w:hAnsi="Cambria Math"/>
                        </w:rPr>
                        <m:t>=</m:t>
                      </w:del>
                    </m:r>
                    <m:func>
                      <m:funcPr>
                        <m:ctrlPr>
                          <w:del w:id="242" w:author="Stevenson, Ian" w:date="2021-01-22T15:48:00Z">
                            <w:rPr>
                              <w:rFonts w:ascii="Cambria Math" w:hAnsi="Cambria Math"/>
                            </w:rPr>
                          </w:del>
                        </m:ctrlPr>
                      </m:funcPr>
                      <m:fName>
                        <m:r>
                          <w:del w:id="243" w:author="Stevenson, Ian" w:date="2021-01-22T15:48:00Z">
                            <m:rPr>
                              <m:sty m:val="p"/>
                            </m:rPr>
                            <w:rPr>
                              <w:rFonts w:ascii="Cambria Math" w:hAnsi="Cambria Math"/>
                            </w:rPr>
                            <m:t>exp</m:t>
                          </w:del>
                        </m:r>
                      </m:fName>
                      <m:e>
                        <m:d>
                          <m:dPr>
                            <m:ctrlPr>
                              <w:del w:id="244" w:author="Stevenson, Ian" w:date="2021-01-22T15:48:00Z">
                                <w:rPr>
                                  <w:rFonts w:ascii="Cambria Math" w:hAnsi="Cambria Math"/>
                                  <w:i/>
                                </w:rPr>
                              </w:del>
                            </m:ctrlPr>
                          </m:dPr>
                          <m:e>
                            <m:sSub>
                              <m:sSubPr>
                                <m:ctrlPr>
                                  <w:del w:id="245" w:author="Stevenson, Ian" w:date="2021-01-22T15:48:00Z">
                                    <w:rPr>
                                      <w:rFonts w:ascii="Cambria Math" w:hAnsi="Cambria Math"/>
                                      <w:i/>
                                    </w:rPr>
                                  </w:del>
                                </m:ctrlPr>
                              </m:sSubPr>
                              <m:e>
                                <m:r>
                                  <w:del w:id="246" w:author="Stevenson, Ian" w:date="2021-01-22T15:48:00Z">
                                    <w:rPr>
                                      <w:rFonts w:ascii="Cambria Math" w:hAnsi="Cambria Math"/>
                                    </w:rPr>
                                    <m:t>β</m:t>
                                  </w:del>
                                </m:r>
                              </m:e>
                              <m:sub>
                                <m:r>
                                  <w:del w:id="247" w:author="Stevenson, Ian" w:date="2021-01-22T15:48:00Z">
                                    <w:rPr>
                                      <w:rFonts w:ascii="Cambria Math" w:hAnsi="Cambria Math"/>
                                    </w:rPr>
                                    <m:t>0,k</m:t>
                                  </w:del>
                                </m:r>
                              </m:sub>
                            </m:sSub>
                            <m:r>
                              <w:del w:id="248" w:author="Stevenson, Ian" w:date="2021-01-22T15:48:00Z">
                                <w:rPr>
                                  <w:rFonts w:ascii="Cambria Math" w:hAnsi="Cambria Math"/>
                                </w:rPr>
                                <m:t>+</m:t>
                              </w:del>
                            </m:r>
                            <m:nary>
                              <m:naryPr>
                                <m:chr m:val="∑"/>
                                <m:limLoc m:val="undOvr"/>
                                <m:ctrlPr>
                                  <w:del w:id="249" w:author="Stevenson, Ian" w:date="2021-01-22T15:48:00Z">
                                    <w:rPr>
                                      <w:rFonts w:ascii="Cambria Math" w:hAnsi="Cambria Math"/>
                                      <w:i/>
                                    </w:rPr>
                                  </w:del>
                                </m:ctrlPr>
                              </m:naryPr>
                              <m:sub>
                                <m:r>
                                  <w:del w:id="250" w:author="Stevenson, Ian" w:date="2021-01-22T15:48:00Z">
                                    <w:rPr>
                                      <w:rFonts w:ascii="Cambria Math" w:hAnsi="Cambria Math"/>
                                    </w:rPr>
                                    <m:t>j=1</m:t>
                                  </w:del>
                                </m:r>
                              </m:sub>
                              <m:sup>
                                <m:r>
                                  <w:del w:id="251" w:author="Stevenson, Ian" w:date="2021-01-22T15:48:00Z">
                                    <w:rPr>
                                      <w:rFonts w:ascii="Cambria Math" w:hAnsi="Cambria Math"/>
                                    </w:rPr>
                                    <m:t>C</m:t>
                                  </w:del>
                                </m:r>
                              </m:sup>
                              <m:e>
                                <m:sSubSup>
                                  <m:sSubSupPr>
                                    <m:ctrlPr>
                                      <w:del w:id="252" w:author="Stevenson, Ian" w:date="2021-01-22T15:48:00Z">
                                        <w:rPr>
                                          <w:rFonts w:ascii="Cambria Math" w:hAnsi="Cambria Math"/>
                                          <w:i/>
                                        </w:rPr>
                                      </w:del>
                                    </m:ctrlPr>
                                  </m:sSubSupPr>
                                  <m:e>
                                    <m:r>
                                      <w:del w:id="253" w:author="Stevenson, Ian" w:date="2021-01-22T15:48:00Z">
                                        <w:rPr>
                                          <w:rFonts w:ascii="Cambria Math" w:hAnsi="Cambria Math"/>
                                        </w:rPr>
                                        <m:t>w</m:t>
                                      </w:del>
                                    </m:r>
                                  </m:e>
                                  <m:sub>
                                    <m:r>
                                      <w:del w:id="254" w:author="Stevenson, Ian" w:date="2021-01-22T15:48:00Z">
                                        <w:rPr>
                                          <w:rFonts w:ascii="Cambria Math" w:hAnsi="Cambria Math"/>
                                        </w:rPr>
                                        <m:t>k</m:t>
                                      </w:del>
                                    </m:r>
                                  </m:sub>
                                  <m:sup>
                                    <m:r>
                                      <w:del w:id="255" w:author="Stevenson, Ian" w:date="2021-01-22T15:48:00Z">
                                        <w:rPr>
                                          <w:rFonts w:ascii="Cambria Math" w:hAnsi="Cambria Math"/>
                                        </w:rPr>
                                        <m:t>(j)</m:t>
                                      </w:del>
                                    </m:r>
                                  </m:sup>
                                </m:sSubSup>
                                <m:r>
                                  <w:del w:id="256" w:author="Stevenson, Ian" w:date="2021-01-22T15:48:00Z">
                                    <w:rPr>
                                      <w:rFonts w:ascii="Cambria Math" w:hAnsi="Cambria Math"/>
                                    </w:rPr>
                                    <m:t>⋅</m:t>
                                  </w:del>
                                </m:r>
                                <m:sSubSup>
                                  <m:sSubSupPr>
                                    <m:ctrlPr>
                                      <w:del w:id="257" w:author="Stevenson, Ian" w:date="2021-01-22T15:48:00Z">
                                        <w:rPr>
                                          <w:rFonts w:ascii="Cambria Math" w:hAnsi="Cambria Math"/>
                                          <w:i/>
                                        </w:rPr>
                                      </w:del>
                                    </m:ctrlPr>
                                  </m:sSubSupPr>
                                  <m:e>
                                    <m:r>
                                      <w:del w:id="258" w:author="Stevenson, Ian" w:date="2021-01-22T15:48:00Z">
                                        <w:rPr>
                                          <w:rFonts w:ascii="Cambria Math" w:hAnsi="Cambria Math"/>
                                        </w:rPr>
                                        <m:t>x</m:t>
                                      </w:del>
                                    </m:r>
                                  </m:e>
                                  <m:sub>
                                    <m:r>
                                      <w:del w:id="259" w:author="Stevenson, Ian" w:date="2021-01-22T15:48:00Z">
                                        <w:rPr>
                                          <w:rFonts w:ascii="Cambria Math" w:hAnsi="Cambria Math"/>
                                        </w:rPr>
                                        <m:t>k</m:t>
                                      </w:del>
                                    </m:r>
                                  </m:sub>
                                  <m:sup>
                                    <m:r>
                                      <w:del w:id="260" w:author="Stevenson, Ian" w:date="2021-01-22T15:48:00Z">
                                        <w:rPr>
                                          <w:rFonts w:ascii="Cambria Math" w:hAnsi="Cambria Math"/>
                                        </w:rPr>
                                        <m:t>(j)</m:t>
                                      </w:del>
                                    </m:r>
                                  </m:sup>
                                </m:sSubSup>
                              </m:e>
                            </m:nary>
                          </m:e>
                        </m:d>
                      </m:e>
                    </m:func>
                    <m:r>
                      <w:del w:id="261" w:author="Stevenson, Ian" w:date="2021-01-22T15:48:00Z">
                        <w:rPr>
                          <w:rFonts w:ascii="Cambria Math" w:hAnsi="Cambria Math"/>
                        </w:rPr>
                        <m:t>=</m:t>
                      </w:del>
                    </m:r>
                    <m:func>
                      <m:funcPr>
                        <m:ctrlPr>
                          <w:del w:id="262" w:author="Stevenson, Ian" w:date="2021-01-22T15:48:00Z">
                            <w:rPr>
                              <w:rFonts w:ascii="Cambria Math" w:hAnsi="Cambria Math"/>
                            </w:rPr>
                          </w:del>
                        </m:ctrlPr>
                      </m:funcPr>
                      <m:fName>
                        <m:r>
                          <w:del w:id="263" w:author="Stevenson, Ian" w:date="2021-01-22T15:48:00Z">
                            <m:rPr>
                              <m:sty m:val="p"/>
                            </m:rPr>
                            <w:rPr>
                              <w:rFonts w:ascii="Cambria Math" w:hAnsi="Cambria Math"/>
                            </w:rPr>
                            <m:t>exp</m:t>
                          </w:del>
                        </m:r>
                      </m:fName>
                      <m:e>
                        <m:d>
                          <m:dPr>
                            <m:ctrlPr>
                              <w:del w:id="264" w:author="Stevenson, Ian" w:date="2021-01-22T15:48:00Z">
                                <w:rPr>
                                  <w:rFonts w:ascii="Cambria Math" w:hAnsi="Cambria Math"/>
                                  <w:i/>
                                </w:rPr>
                              </w:del>
                            </m:ctrlPr>
                          </m:dPr>
                          <m:e>
                            <m:sSub>
                              <m:sSubPr>
                                <m:ctrlPr>
                                  <w:del w:id="265" w:author="Stevenson, Ian" w:date="2021-01-22T15:48:00Z">
                                    <w:rPr>
                                      <w:rFonts w:ascii="Cambria Math" w:hAnsi="Cambria Math"/>
                                      <w:i/>
                                    </w:rPr>
                                  </w:del>
                                </m:ctrlPr>
                              </m:sSubPr>
                              <m:e>
                                <m:r>
                                  <w:del w:id="266" w:author="Stevenson, Ian" w:date="2021-01-22T15:48:00Z">
                                    <w:rPr>
                                      <w:rFonts w:ascii="Cambria Math" w:hAnsi="Cambria Math"/>
                                    </w:rPr>
                                    <m:t>β</m:t>
                                  </w:del>
                                </m:r>
                              </m:e>
                              <m:sub>
                                <m:r>
                                  <w:del w:id="267" w:author="Stevenson, Ian" w:date="2021-01-22T15:48:00Z">
                                    <w:rPr>
                                      <w:rFonts w:ascii="Cambria Math" w:hAnsi="Cambria Math"/>
                                    </w:rPr>
                                    <m:t>0,k</m:t>
                                  </w:del>
                                </m:r>
                              </m:sub>
                            </m:sSub>
                            <m:r>
                              <w:del w:id="268" w:author="Stevenson, Ian" w:date="2021-01-22T15:48:00Z">
                                <w:rPr>
                                  <w:rFonts w:ascii="Cambria Math" w:hAnsi="Cambria Math"/>
                                </w:rPr>
                                <m:t>+</m:t>
                              </w:del>
                            </m:r>
                            <m:nary>
                              <m:naryPr>
                                <m:chr m:val="∑"/>
                                <m:limLoc m:val="undOvr"/>
                                <m:ctrlPr>
                                  <w:del w:id="269" w:author="Stevenson, Ian" w:date="2021-01-22T15:48:00Z">
                                    <w:rPr>
                                      <w:rFonts w:ascii="Cambria Math" w:hAnsi="Cambria Math"/>
                                      <w:i/>
                                    </w:rPr>
                                  </w:del>
                                </m:ctrlPr>
                              </m:naryPr>
                              <m:sub>
                                <m:r>
                                  <w:del w:id="270" w:author="Stevenson, Ian" w:date="2021-01-22T15:48:00Z">
                                    <w:rPr>
                                      <w:rFonts w:ascii="Cambria Math" w:hAnsi="Cambria Math"/>
                                    </w:rPr>
                                    <m:t>j=1</m:t>
                                  </w:del>
                                </m:r>
                              </m:sub>
                              <m:sup>
                                <m:r>
                                  <w:del w:id="271" w:author="Stevenson, Ian" w:date="2021-01-22T15:48:00Z">
                                    <w:rPr>
                                      <w:rFonts w:ascii="Cambria Math" w:hAnsi="Cambria Math"/>
                                    </w:rPr>
                                    <m:t>C</m:t>
                                  </w:del>
                                </m:r>
                              </m:sup>
                              <m:e>
                                <m:sSubSup>
                                  <m:sSubSupPr>
                                    <m:ctrlPr>
                                      <w:del w:id="272" w:author="Stevenson, Ian" w:date="2021-01-22T15:48:00Z">
                                        <w:rPr>
                                          <w:rFonts w:ascii="Cambria Math" w:hAnsi="Cambria Math"/>
                                          <w:i/>
                                        </w:rPr>
                                      </w:del>
                                    </m:ctrlPr>
                                  </m:sSubSupPr>
                                  <m:e>
                                    <m:r>
                                      <w:del w:id="273" w:author="Stevenson, Ian" w:date="2021-01-22T15:48:00Z">
                                        <w:rPr>
                                          <w:rFonts w:ascii="Cambria Math" w:hAnsi="Cambria Math"/>
                                        </w:rPr>
                                        <m:t>w</m:t>
                                      </w:del>
                                    </m:r>
                                  </m:e>
                                  <m:sub>
                                    <m:r>
                                      <w:del w:id="274" w:author="Stevenson, Ian" w:date="2021-01-22T15:48:00Z">
                                        <w:rPr>
                                          <w:rFonts w:ascii="Cambria Math" w:hAnsi="Cambria Math"/>
                                        </w:rPr>
                                        <m:t>L,k</m:t>
                                      </w:del>
                                    </m:r>
                                  </m:sub>
                                  <m:sup>
                                    <m:r>
                                      <w:del w:id="275" w:author="Stevenson, Ian" w:date="2021-01-22T15:48:00Z">
                                        <w:rPr>
                                          <w:rFonts w:ascii="Cambria Math" w:hAnsi="Cambria Math"/>
                                        </w:rPr>
                                        <m:t>(j)</m:t>
                                      </w:del>
                                    </m:r>
                                  </m:sup>
                                </m:sSubSup>
                                <m:sSubSup>
                                  <m:sSubSupPr>
                                    <m:ctrlPr>
                                      <w:del w:id="276" w:author="Stevenson, Ian" w:date="2021-01-22T15:48:00Z">
                                        <w:rPr>
                                          <w:rFonts w:ascii="Cambria Math" w:hAnsi="Cambria Math"/>
                                          <w:i/>
                                        </w:rPr>
                                      </w:del>
                                    </m:ctrlPr>
                                  </m:sSubSupPr>
                                  <m:e>
                                    <m:r>
                                      <w:del w:id="277" w:author="Stevenson, Ian" w:date="2021-01-22T15:48:00Z">
                                        <w:rPr>
                                          <w:rFonts w:ascii="Cambria Math" w:hAnsi="Cambria Math"/>
                                        </w:rPr>
                                        <m:t>w</m:t>
                                      </w:del>
                                    </m:r>
                                  </m:e>
                                  <m:sub>
                                    <m:r>
                                      <w:del w:id="278" w:author="Stevenson, Ian" w:date="2021-01-22T15:48:00Z">
                                        <w:rPr>
                                          <w:rFonts w:ascii="Cambria Math" w:hAnsi="Cambria Math"/>
                                        </w:rPr>
                                        <m:t>S,k</m:t>
                                      </w:del>
                                    </m:r>
                                  </m:sub>
                                  <m:sup>
                                    <m:r>
                                      <w:del w:id="279" w:author="Stevenson, Ian" w:date="2021-01-22T15:48:00Z">
                                        <w:rPr>
                                          <w:rFonts w:ascii="Cambria Math" w:hAnsi="Cambria Math"/>
                                        </w:rPr>
                                        <m:t>(j)</m:t>
                                      </w:del>
                                    </m:r>
                                  </m:sup>
                                </m:sSubSup>
                                <m:r>
                                  <w:del w:id="280" w:author="Stevenson, Ian" w:date="2021-01-22T15:48:00Z">
                                    <w:rPr>
                                      <w:rFonts w:ascii="Cambria Math" w:hAnsi="Cambria Math"/>
                                    </w:rPr>
                                    <m:t>⋅</m:t>
                                  </w:del>
                                </m:r>
                                <m:sSubSup>
                                  <m:sSubSupPr>
                                    <m:ctrlPr>
                                      <w:del w:id="281" w:author="Stevenson, Ian" w:date="2021-01-22T15:48:00Z">
                                        <w:rPr>
                                          <w:rFonts w:ascii="Cambria Math" w:hAnsi="Cambria Math"/>
                                          <w:i/>
                                        </w:rPr>
                                      </w:del>
                                    </m:ctrlPr>
                                  </m:sSubSupPr>
                                  <m:e>
                                    <m:r>
                                      <w:del w:id="282" w:author="Stevenson, Ian" w:date="2021-01-22T15:48:00Z">
                                        <w:rPr>
                                          <w:rFonts w:ascii="Cambria Math" w:hAnsi="Cambria Math"/>
                                        </w:rPr>
                                        <m:t>x</m:t>
                                      </w:del>
                                    </m:r>
                                  </m:e>
                                  <m:sub>
                                    <m:r>
                                      <w:del w:id="283" w:author="Stevenson, Ian" w:date="2021-01-22T15:48:00Z">
                                        <w:rPr>
                                          <w:rFonts w:ascii="Cambria Math" w:hAnsi="Cambria Math"/>
                                        </w:rPr>
                                        <m:t>k</m:t>
                                      </w:del>
                                    </m:r>
                                  </m:sub>
                                  <m:sup>
                                    <m:r>
                                      <w:del w:id="284" w:author="Stevenson, Ian" w:date="2021-01-22T15:48:00Z">
                                        <w:rPr>
                                          <w:rFonts w:ascii="Cambria Math" w:hAnsi="Cambria Math"/>
                                        </w:rPr>
                                        <m:t>(j)</m:t>
                                      </w:del>
                                    </m:r>
                                  </m:sup>
                                </m:sSubSup>
                              </m:e>
                            </m:nary>
                          </m:e>
                        </m:d>
                      </m:e>
                    </m:func>
                  </m:oMath>
                  <w:moveFrom w:id="285" w:author="Ganchao Wei" w:date="2020-12-20T14:23:00Z">
                    <w:del w:id="286" w:author="Stevenson, Ian" w:date="2021-01-22T15:48:00Z">
                      <w:r w:rsidR="00337F19" w:rsidDel="0057386F">
                        <w:delText xml:space="preserve">. By setting </w:delText>
                      </w:r>
                    </w:del>
                    <m:oMath>
                      <m:sSub>
                        <m:sSubPr>
                          <m:ctrlPr>
                            <w:del w:id="287" w:author="Stevenson, Ian" w:date="2021-01-22T15:48:00Z">
                              <w:rPr>
                                <w:rFonts w:ascii="Cambria Math" w:hAnsi="Cambria Math"/>
                                <w:b/>
                                <w:bCs/>
                                <w:i/>
                              </w:rPr>
                            </w:del>
                          </m:ctrlPr>
                        </m:sSubPr>
                        <m:e>
                          <m:r>
                            <w:del w:id="288" w:author="Stevenson, Ian" w:date="2021-01-22T15:48:00Z">
                              <m:rPr>
                                <m:sty m:val="bi"/>
                              </m:rPr>
                              <w:rPr>
                                <w:rFonts w:ascii="Cambria Math" w:hAnsi="Cambria Math"/>
                              </w:rPr>
                              <m:t>θ</m:t>
                            </w:del>
                          </m:r>
                        </m:e>
                        <m:sub>
                          <m:r>
                            <w:del w:id="289" w:author="Stevenson, Ian" w:date="2021-01-22T15:48:00Z">
                              <w:rPr>
                                <w:rFonts w:ascii="Cambria Math" w:hAnsi="Cambria Math"/>
                              </w:rPr>
                              <m:t>k</m:t>
                            </w:del>
                          </m:r>
                        </m:sub>
                      </m:sSub>
                      <m:r>
                        <w:del w:id="290" w:author="Stevenson, Ian" w:date="2021-01-22T15:48:00Z">
                          <w:rPr>
                            <w:rFonts w:ascii="Cambria Math" w:hAnsi="Cambria Math"/>
                          </w:rPr>
                          <m:t>=</m:t>
                        </w:del>
                      </m:r>
                      <m:sSup>
                        <m:sSupPr>
                          <m:ctrlPr>
                            <w:del w:id="291" w:author="Stevenson, Ian" w:date="2021-01-22T15:48:00Z">
                              <w:rPr>
                                <w:rFonts w:ascii="Cambria Math" w:hAnsi="Cambria Math"/>
                                <w:i/>
                              </w:rPr>
                            </w:del>
                          </m:ctrlPr>
                        </m:sSupPr>
                        <m:e>
                          <m:r>
                            <w:del w:id="292" w:author="Stevenson, Ian" w:date="2021-01-22T15:48:00Z">
                              <w:rPr>
                                <w:rFonts w:ascii="Cambria Math" w:hAnsi="Cambria Math"/>
                              </w:rPr>
                              <m:t>[</m:t>
                            </w:del>
                          </m:r>
                          <m:sSub>
                            <m:sSubPr>
                              <m:ctrlPr>
                                <w:del w:id="293" w:author="Stevenson, Ian" w:date="2021-01-22T15:48:00Z">
                                  <w:rPr>
                                    <w:rFonts w:ascii="Cambria Math" w:hAnsi="Cambria Math"/>
                                    <w:i/>
                                  </w:rPr>
                                </w:del>
                              </m:ctrlPr>
                            </m:sSubPr>
                            <m:e>
                              <m:r>
                                <w:del w:id="294" w:author="Stevenson, Ian" w:date="2021-01-22T15:48:00Z">
                                  <w:rPr>
                                    <w:rFonts w:ascii="Cambria Math" w:hAnsi="Cambria Math"/>
                                  </w:rPr>
                                  <m:t>β</m:t>
                                </w:del>
                              </m:r>
                            </m:e>
                            <m:sub>
                              <m:r>
                                <w:del w:id="295" w:author="Stevenson, Ian" w:date="2021-01-22T15:48:00Z">
                                  <w:rPr>
                                    <w:rFonts w:ascii="Cambria Math" w:hAnsi="Cambria Math"/>
                                  </w:rPr>
                                  <m:t>0,k</m:t>
                                </w:del>
                              </m:r>
                            </m:sub>
                          </m:sSub>
                          <m:r>
                            <w:del w:id="296" w:author="Stevenson, Ian" w:date="2021-01-22T15:48:00Z">
                              <w:rPr>
                                <w:rFonts w:ascii="Cambria Math" w:hAnsi="Cambria Math"/>
                              </w:rPr>
                              <m:t>,</m:t>
                            </w:del>
                          </m:r>
                          <m:sSubSup>
                            <m:sSubSupPr>
                              <m:ctrlPr>
                                <w:del w:id="297" w:author="Stevenson, Ian" w:date="2021-01-22T15:48:00Z">
                                  <w:rPr>
                                    <w:rFonts w:ascii="Cambria Math" w:hAnsi="Cambria Math"/>
                                    <w:i/>
                                  </w:rPr>
                                </w:del>
                              </m:ctrlPr>
                            </m:sSubSupPr>
                            <m:e>
                              <m:r>
                                <w:del w:id="298" w:author="Stevenson, Ian" w:date="2021-01-22T15:48:00Z">
                                  <w:rPr>
                                    <w:rFonts w:ascii="Cambria Math" w:hAnsi="Cambria Math"/>
                                  </w:rPr>
                                  <m:t>w</m:t>
                                </w:del>
                              </m:r>
                            </m:e>
                            <m:sub>
                              <m:r>
                                <w:del w:id="299" w:author="Stevenson, Ian" w:date="2021-01-22T15:48:00Z">
                                  <w:rPr>
                                    <w:rFonts w:ascii="Cambria Math" w:hAnsi="Cambria Math"/>
                                  </w:rPr>
                                  <m:t>L,k</m:t>
                                </w:del>
                              </m:r>
                            </m:sub>
                            <m:sup>
                              <m:d>
                                <m:dPr>
                                  <m:ctrlPr>
                                    <w:del w:id="300" w:author="Stevenson, Ian" w:date="2021-01-22T15:48:00Z">
                                      <w:rPr>
                                        <w:rFonts w:ascii="Cambria Math" w:hAnsi="Cambria Math"/>
                                        <w:i/>
                                      </w:rPr>
                                    </w:del>
                                  </m:ctrlPr>
                                </m:dPr>
                                <m:e>
                                  <m:r>
                                    <w:del w:id="301" w:author="Stevenson, Ian" w:date="2021-01-22T15:48:00Z">
                                      <w:rPr>
                                        <w:rFonts w:ascii="Cambria Math" w:hAnsi="Cambria Math"/>
                                      </w:rPr>
                                      <m:t>1</m:t>
                                    </w:del>
                                  </m:r>
                                </m:e>
                              </m:d>
                            </m:sup>
                          </m:sSubSup>
                          <m:r>
                            <w:del w:id="302" w:author="Stevenson, Ian" w:date="2021-01-22T15:48:00Z">
                              <w:rPr>
                                <w:rFonts w:ascii="Cambria Math" w:hAnsi="Cambria Math"/>
                              </w:rPr>
                              <m:t>,…,</m:t>
                            </w:del>
                          </m:r>
                          <m:sSubSup>
                            <m:sSubSupPr>
                              <m:ctrlPr>
                                <w:del w:id="303" w:author="Stevenson, Ian" w:date="2021-01-22T15:48:00Z">
                                  <w:rPr>
                                    <w:rFonts w:ascii="Cambria Math" w:hAnsi="Cambria Math"/>
                                    <w:i/>
                                  </w:rPr>
                                </w:del>
                              </m:ctrlPr>
                            </m:sSubSupPr>
                            <m:e>
                              <m:r>
                                <w:del w:id="304" w:author="Stevenson, Ian" w:date="2021-01-22T15:48:00Z">
                                  <w:rPr>
                                    <w:rFonts w:ascii="Cambria Math" w:hAnsi="Cambria Math"/>
                                  </w:rPr>
                                  <m:t>w</m:t>
                                </w:del>
                              </m:r>
                            </m:e>
                            <m:sub>
                              <m:r>
                                <w:del w:id="305" w:author="Stevenson, Ian" w:date="2021-01-22T15:48:00Z">
                                  <w:rPr>
                                    <w:rFonts w:ascii="Cambria Math" w:hAnsi="Cambria Math"/>
                                  </w:rPr>
                                  <m:t>L,k</m:t>
                                </w:del>
                              </m:r>
                            </m:sub>
                            <m:sup>
                              <m:d>
                                <m:dPr>
                                  <m:ctrlPr>
                                    <w:del w:id="306" w:author="Stevenson, Ian" w:date="2021-01-22T15:48:00Z">
                                      <w:rPr>
                                        <w:rFonts w:ascii="Cambria Math" w:hAnsi="Cambria Math"/>
                                        <w:i/>
                                      </w:rPr>
                                    </w:del>
                                  </m:ctrlPr>
                                </m:dPr>
                                <m:e>
                                  <m:r>
                                    <w:del w:id="307" w:author="Stevenson, Ian" w:date="2021-01-22T15:48:00Z">
                                      <w:rPr>
                                        <w:rFonts w:ascii="Cambria Math" w:hAnsi="Cambria Math"/>
                                      </w:rPr>
                                      <m:t>C</m:t>
                                    </w:del>
                                  </m:r>
                                </m:e>
                              </m:d>
                            </m:sup>
                          </m:sSubSup>
                          <m:r>
                            <w:del w:id="308" w:author="Stevenson, Ian" w:date="2021-01-22T15:48:00Z">
                              <w:rPr>
                                <w:rFonts w:ascii="Cambria Math" w:hAnsi="Cambria Math"/>
                              </w:rPr>
                              <m:t>]</m:t>
                            </w:del>
                          </m:r>
                        </m:e>
                        <m:sup>
                          <m:r>
                            <w:del w:id="309" w:author="Stevenson, Ian" w:date="2021-01-22T15:48:00Z">
                              <w:rPr>
                                <w:rFonts w:ascii="Cambria Math" w:hAnsi="Cambria Math"/>
                              </w:rPr>
                              <m:t>T</m:t>
                            </w:del>
                          </m:r>
                        </m:sup>
                      </m:sSup>
                    </m:oMath>
                    <w:moveFrom w:id="310" w:author="Ganchao Wei" w:date="2020-12-20T14:23:00Z">
                      <w:del w:id="311" w:author="Stevenson, Ian" w:date="2021-01-22T15:48:00Z">
                        <w:r w:rsidR="00337F19" w:rsidDel="0057386F">
                          <w:delText xml:space="preserve"> and </w:delText>
                        </w:r>
                      </w:del>
                      <m:oMath>
                        <m:sSub>
                          <m:sSubPr>
                            <m:ctrlPr>
                              <w:del w:id="312" w:author="Stevenson, Ian" w:date="2021-01-22T15:48:00Z">
                                <w:rPr>
                                  <w:rFonts w:ascii="Cambria Math" w:hAnsi="Cambria Math"/>
                                  <w:b/>
                                  <w:bCs/>
                                  <w:i/>
                                </w:rPr>
                              </w:del>
                            </m:ctrlPr>
                          </m:sSubPr>
                          <m:e>
                            <m:r>
                              <w:del w:id="313" w:author="Stevenson, Ian" w:date="2021-01-22T15:48:00Z">
                                <m:rPr>
                                  <m:sty m:val="bi"/>
                                </m:rPr>
                                <w:rPr>
                                  <w:rFonts w:ascii="Cambria Math" w:hAnsi="Cambria Math"/>
                                </w:rPr>
                                <m:t>x</m:t>
                              </w:del>
                            </m:r>
                          </m:e>
                          <m:sub>
                            <m:r>
                              <w:del w:id="314" w:author="Stevenson, Ian" w:date="2021-01-22T15:48:00Z">
                                <w:rPr>
                                  <w:rFonts w:ascii="Cambria Math" w:hAnsi="Cambria Math"/>
                                </w:rPr>
                                <m:t>S,k</m:t>
                              </w:del>
                            </m:r>
                          </m:sub>
                        </m:sSub>
                        <m:r>
                          <w:del w:id="315" w:author="Stevenson, Ian" w:date="2021-01-22T15:48:00Z">
                            <w:rPr>
                              <w:rFonts w:ascii="Cambria Math" w:hAnsi="Cambria Math"/>
                            </w:rPr>
                            <m:t>=</m:t>
                          </w:del>
                        </m:r>
                        <m:sSup>
                          <m:sSupPr>
                            <m:ctrlPr>
                              <w:del w:id="316" w:author="Stevenson, Ian" w:date="2021-01-22T15:48:00Z">
                                <w:rPr>
                                  <w:rFonts w:ascii="Cambria Math" w:hAnsi="Cambria Math"/>
                                  <w:i/>
                                </w:rPr>
                              </w:del>
                            </m:ctrlPr>
                          </m:sSupPr>
                          <m:e>
                            <m:r>
                              <w:del w:id="317" w:author="Stevenson, Ian" w:date="2021-01-22T15:48:00Z">
                                <w:rPr>
                                  <w:rFonts w:ascii="Cambria Math" w:hAnsi="Cambria Math"/>
                                </w:rPr>
                                <m:t xml:space="preserve">[1, </m:t>
                              </w:del>
                            </m:r>
                            <m:sSubSup>
                              <m:sSubSupPr>
                                <m:ctrlPr>
                                  <w:del w:id="318" w:author="Stevenson, Ian" w:date="2021-01-22T15:48:00Z">
                                    <w:rPr>
                                      <w:rFonts w:ascii="Cambria Math" w:hAnsi="Cambria Math"/>
                                      <w:i/>
                                    </w:rPr>
                                  </w:del>
                                </m:ctrlPr>
                              </m:sSubSupPr>
                              <m:e>
                                <m:r>
                                  <w:del w:id="319" w:author="Stevenson, Ian" w:date="2021-01-22T15:48:00Z">
                                    <w:rPr>
                                      <w:rFonts w:ascii="Cambria Math" w:hAnsi="Cambria Math"/>
                                    </w:rPr>
                                    <m:t>w</m:t>
                                  </w:del>
                                </m:r>
                              </m:e>
                              <m:sub>
                                <m:r>
                                  <w:del w:id="320" w:author="Stevenson, Ian" w:date="2021-01-22T15:48:00Z">
                                    <w:rPr>
                                      <w:rFonts w:ascii="Cambria Math" w:hAnsi="Cambria Math"/>
                                    </w:rPr>
                                    <m:t>S,k</m:t>
                                  </w:del>
                                </m:r>
                              </m:sub>
                              <m:sup>
                                <m:r>
                                  <w:del w:id="321" w:author="Stevenson, Ian" w:date="2021-01-22T15:48:00Z">
                                    <w:rPr>
                                      <w:rFonts w:ascii="Cambria Math" w:hAnsi="Cambria Math"/>
                                    </w:rPr>
                                    <m:t>(1)</m:t>
                                  </w:del>
                                </m:r>
                              </m:sup>
                            </m:sSubSup>
                            <m:sSubSup>
                              <m:sSubSupPr>
                                <m:ctrlPr>
                                  <w:del w:id="322" w:author="Stevenson, Ian" w:date="2021-01-22T15:48:00Z">
                                    <w:rPr>
                                      <w:rFonts w:ascii="Cambria Math" w:hAnsi="Cambria Math"/>
                                      <w:i/>
                                    </w:rPr>
                                  </w:del>
                                </m:ctrlPr>
                              </m:sSubSupPr>
                              <m:e>
                                <m:r>
                                  <w:del w:id="323" w:author="Stevenson, Ian" w:date="2021-01-22T15:48:00Z">
                                    <w:rPr>
                                      <w:rFonts w:ascii="Cambria Math" w:hAnsi="Cambria Math"/>
                                    </w:rPr>
                                    <m:t>x</m:t>
                                  </w:del>
                                </m:r>
                              </m:e>
                              <m:sub>
                                <m:r>
                                  <w:del w:id="324" w:author="Stevenson, Ian" w:date="2021-01-22T15:48:00Z">
                                    <w:rPr>
                                      <w:rFonts w:ascii="Cambria Math" w:hAnsi="Cambria Math"/>
                                    </w:rPr>
                                    <m:t>k</m:t>
                                  </w:del>
                                </m:r>
                              </m:sub>
                              <m:sup>
                                <m:r>
                                  <w:del w:id="325" w:author="Stevenson, Ian" w:date="2021-01-22T15:48:00Z">
                                    <w:rPr>
                                      <w:rFonts w:ascii="Cambria Math" w:hAnsi="Cambria Math"/>
                                    </w:rPr>
                                    <m:t>(1)</m:t>
                                  </w:del>
                                </m:r>
                              </m:sup>
                            </m:sSubSup>
                            <m:r>
                              <w:del w:id="326" w:author="Stevenson, Ian" w:date="2021-01-22T15:48:00Z">
                                <w:rPr>
                                  <w:rFonts w:ascii="Cambria Math" w:hAnsi="Cambria Math"/>
                                </w:rPr>
                                <m:t>,…,</m:t>
                              </w:del>
                            </m:r>
                            <m:sSubSup>
                              <m:sSubSupPr>
                                <m:ctrlPr>
                                  <w:del w:id="327" w:author="Stevenson, Ian" w:date="2021-01-22T15:48:00Z">
                                    <w:rPr>
                                      <w:rFonts w:ascii="Cambria Math" w:hAnsi="Cambria Math"/>
                                      <w:i/>
                                    </w:rPr>
                                  </w:del>
                                </m:ctrlPr>
                              </m:sSubSupPr>
                              <m:e>
                                <m:r>
                                  <w:del w:id="328" w:author="Stevenson, Ian" w:date="2021-01-22T15:48:00Z">
                                    <w:rPr>
                                      <w:rFonts w:ascii="Cambria Math" w:hAnsi="Cambria Math"/>
                                    </w:rPr>
                                    <m:t>w</m:t>
                                  </w:del>
                                </m:r>
                              </m:e>
                              <m:sub>
                                <m:r>
                                  <w:del w:id="329" w:author="Stevenson, Ian" w:date="2021-01-22T15:48:00Z">
                                    <w:rPr>
                                      <w:rFonts w:ascii="Cambria Math" w:hAnsi="Cambria Math"/>
                                    </w:rPr>
                                    <m:t>S,k</m:t>
                                  </w:del>
                                </m:r>
                              </m:sub>
                              <m:sup>
                                <m:r>
                                  <w:del w:id="330" w:author="Stevenson, Ian" w:date="2021-01-22T15:48:00Z">
                                    <w:rPr>
                                      <w:rFonts w:ascii="Cambria Math" w:hAnsi="Cambria Math"/>
                                    </w:rPr>
                                    <m:t>(C)</m:t>
                                  </w:del>
                                </m:r>
                              </m:sup>
                            </m:sSubSup>
                            <m:sSubSup>
                              <m:sSubSupPr>
                                <m:ctrlPr>
                                  <w:del w:id="331" w:author="Stevenson, Ian" w:date="2021-01-22T15:48:00Z">
                                    <w:rPr>
                                      <w:rFonts w:ascii="Cambria Math" w:hAnsi="Cambria Math"/>
                                      <w:i/>
                                    </w:rPr>
                                  </w:del>
                                </m:ctrlPr>
                              </m:sSubSupPr>
                              <m:e>
                                <m:r>
                                  <w:del w:id="332" w:author="Stevenson, Ian" w:date="2021-01-22T15:48:00Z">
                                    <w:rPr>
                                      <w:rFonts w:ascii="Cambria Math" w:hAnsi="Cambria Math"/>
                                    </w:rPr>
                                    <m:t>x</m:t>
                                  </w:del>
                                </m:r>
                              </m:e>
                              <m:sub>
                                <m:r>
                                  <w:del w:id="333" w:author="Stevenson, Ian" w:date="2021-01-22T15:48:00Z">
                                    <w:rPr>
                                      <w:rFonts w:ascii="Cambria Math" w:hAnsi="Cambria Math"/>
                                    </w:rPr>
                                    <m:t>k</m:t>
                                  </w:del>
                                </m:r>
                              </m:sub>
                              <m:sup>
                                <m:r>
                                  <w:del w:id="334" w:author="Stevenson, Ian" w:date="2021-01-22T15:48:00Z">
                                    <w:rPr>
                                      <w:rFonts w:ascii="Cambria Math" w:hAnsi="Cambria Math"/>
                                    </w:rPr>
                                    <m:t>(C)</m:t>
                                  </w:del>
                                </m:r>
                              </m:sup>
                            </m:sSubSup>
                            <m:r>
                              <w:del w:id="335" w:author="Stevenson, Ian" w:date="2021-01-22T15:48:00Z">
                                <w:rPr>
                                  <w:rFonts w:ascii="Cambria Math" w:hAnsi="Cambria Math"/>
                                </w:rPr>
                                <m:t>]</m:t>
                              </w:del>
                            </m:r>
                          </m:e>
                          <m:sup>
                            <m:r>
                              <w:del w:id="336" w:author="Stevenson, Ian" w:date="2021-01-22T15:48:00Z">
                                <w:rPr>
                                  <w:rFonts w:ascii="Cambria Math" w:hAnsi="Cambria Math"/>
                                </w:rPr>
                                <m:t>T</m:t>
                              </w:del>
                            </m:r>
                          </m:sup>
                        </m:sSup>
                      </m:oMath>
                      <w:moveFrom w:id="337" w:author="Ganchao Wei" w:date="2020-12-20T14:23:00Z">
                        <w:del w:id="338" w:author="Stevenson, Ian" w:date="2021-01-22T15:48:00Z">
                          <w:r w:rsidR="00C660DA" w:rsidDel="0057386F">
                            <w:delText xml:space="preserve"> in adaptive smoothing and expanding parameter dimension for STP estimation, the model can be fitted by the same techniques.</w:delText>
                          </w:r>
                        </w:del>
                      </w:moveFrom>
                      <w:bookmarkStart w:id="339" w:name="_Hlk54891174"/>
                      <w:moveFromRangeEnd w:id="197"/>
                    </w:moveFrom>
                  </w:moveFrom>
                </w:moveFrom>
              </w:moveFrom>
            </w:moveFrom>
          </w:moveFrom>
        </w:moveFrom>
      </w:moveFrom>
    </w:p>
    <w:p w14:paraId="04DCFE59" w14:textId="6A891946" w:rsidR="007F6486" w:rsidDel="0057386F" w:rsidRDefault="007F6486" w:rsidP="00C660DA">
      <w:pPr>
        <w:jc w:val="both"/>
        <w:rPr>
          <w:del w:id="340" w:author="Stevenson, Ian" w:date="2021-01-22T15:48:00Z"/>
        </w:rPr>
      </w:pPr>
      <w:del w:id="341" w:author="Stevenson, Ian" w:date="2021-01-22T15:48:00Z">
        <w:r w:rsidDel="0057386F">
          <w:delText>Modeling a network of connected neurons… could also benefit from modeling a state-space</w:delText>
        </w:r>
      </w:del>
      <w:ins w:id="342" w:author="Ian Stevenson" w:date="2020-12-29T13:24:00Z">
        <w:del w:id="343" w:author="Stevenson, Ian" w:date="2021-01-22T15:48:00Z">
          <w:r w:rsidR="00F67F93" w:rsidDel="0057386F">
            <w:delText xml:space="preserve"> </w:delText>
          </w:r>
        </w:del>
      </w:ins>
      <w:ins w:id="344" w:author="Ganchao Wei" w:date="2020-12-20T15:19:00Z">
        <w:del w:id="345" w:author="Stevenson, Ian" w:date="2021-01-22T15:48:00Z">
          <w:r w:rsidR="003E3821" w:rsidDel="0057386F">
            <w:fldChar w:fldCharType="begin" w:fldLock="1"/>
          </w:r>
        </w:del>
      </w:ins>
      <w:del w:id="346" w:author="Stevenson, Ian" w:date="2021-01-22T15:48:00Z">
        <w:r w:rsidR="00134F28" w:rsidDel="0057386F">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57386F">
          <w:fldChar w:fldCharType="separate"/>
        </w:r>
        <w:r w:rsidR="003E3821" w:rsidRPr="003E3821" w:rsidDel="0057386F">
          <w:rPr>
            <w:noProof/>
          </w:rPr>
          <w:delText>(Paninski et al., 2010; Smith &amp; Brown, 2003)</w:delText>
        </w:r>
      </w:del>
      <w:ins w:id="347" w:author="Ganchao Wei" w:date="2020-12-20T15:19:00Z">
        <w:del w:id="348" w:author="Stevenson, Ian" w:date="2021-01-22T15:48:00Z">
          <w:r w:rsidR="003E3821" w:rsidDel="0057386F">
            <w:fldChar w:fldCharType="end"/>
          </w:r>
        </w:del>
      </w:ins>
      <w:del w:id="349" w:author="Stevenson, Ian" w:date="2021-01-22T15:48:00Z">
        <w:r w:rsidDel="0057386F">
          <w:delText>.</w:delText>
        </w:r>
      </w:del>
      <w:ins w:id="350" w:author="Ganchao Wei" w:date="2020-12-20T14:22:00Z">
        <w:del w:id="351" w:author="Stevenson, Ian" w:date="2021-01-22T15:48:00Z">
          <w:r w:rsidR="00B42627" w:rsidDel="0057386F">
            <w:delText xml:space="preserve"> Specifically, </w:delText>
          </w:r>
        </w:del>
      </w:ins>
      <w:ins w:id="352" w:author="Ganchao Wei" w:date="2020-12-20T14:23:00Z">
        <w:del w:id="353" w:author="Stevenson, Ian" w:date="2021-01-22T15:48:00Z">
          <w:r w:rsidR="00B42627" w:rsidDel="0057386F">
            <w:delText>assume</w:delText>
          </w:r>
        </w:del>
      </w:ins>
      <w:ins w:id="354" w:author="Ganchao Wei" w:date="2020-12-20T14:24:00Z">
        <w:del w:id="355" w:author="Stevenson, Ian" w:date="2021-01-22T15:48:00Z">
          <w:r w:rsidR="00B42627" w:rsidDel="0057386F">
            <w:delText xml:space="preserve"> there are</w:delText>
          </w:r>
        </w:del>
      </w:ins>
      <w:ins w:id="356" w:author="Ganchao Wei" w:date="2020-12-20T14:23:00Z">
        <w:del w:id="357" w:author="Stevenson, Ian" w:date="2021-01-22T15:48:00Z">
          <w:r w:rsidR="00B42627" w:rsidDel="0057386F">
            <w:delText xml:space="preserve"> </w:delText>
          </w:r>
        </w:del>
      </w:ins>
      <w:moveToRangeStart w:id="358" w:author="Ganchao Wei" w:date="2020-12-20T14:23:00Z" w:name="move59366621"/>
      <m:oMath>
        <m:r>
          <w:del w:id="359" w:author="Stevenson, Ian" w:date="2021-01-22T15:48:00Z">
            <w:rPr>
              <w:rFonts w:ascii="Cambria Math" w:hAnsi="Cambria Math"/>
            </w:rPr>
            <m:t>C</m:t>
          </w:del>
        </m:r>
      </m:oMath>
      <w:moveTo w:id="360" w:author="Ganchao Wei" w:date="2020-12-20T14:23:00Z">
        <w:del w:id="361" w:author="Stevenson, Ian" w:date="2021-01-22T15:48:00Z">
          <w:r w:rsidR="00B42627" w:rsidDel="0057386F">
            <w:delText xml:space="preserve"> presynaptic neurons, denote the synaptic plasticity and synaptic connection between the </w:delText>
          </w:r>
        </w:del>
        <m:oMath>
          <m:sSup>
            <m:sSupPr>
              <m:ctrlPr>
                <w:del w:id="362" w:author="Stevenson, Ian" w:date="2021-01-22T15:48:00Z">
                  <w:rPr>
                    <w:rFonts w:ascii="Cambria Math" w:hAnsi="Cambria Math"/>
                    <w:i/>
                  </w:rPr>
                </w:del>
              </m:ctrlPr>
            </m:sSupPr>
            <m:e>
              <m:r>
                <w:del w:id="363" w:author="Stevenson, Ian" w:date="2021-01-22T15:48:00Z">
                  <w:rPr>
                    <w:rFonts w:ascii="Cambria Math" w:hAnsi="Cambria Math"/>
                  </w:rPr>
                  <m:t>j</m:t>
                </w:del>
              </m:r>
            </m:e>
            <m:sup>
              <m:r>
                <w:del w:id="364" w:author="Stevenson, Ian" w:date="2021-01-22T15:48:00Z">
                  <w:rPr>
                    <w:rFonts w:ascii="Cambria Math" w:hAnsi="Cambria Math"/>
                  </w:rPr>
                  <m:t>th</m:t>
                </w:del>
              </m:r>
            </m:sup>
          </m:sSup>
        </m:oMath>
        <w:moveTo w:id="365" w:author="Ganchao Wei" w:date="2020-12-20T14:23:00Z">
          <w:del w:id="366" w:author="Stevenson, Ian" w:date="2021-01-22T15:48:00Z">
            <w:r w:rsidR="00B42627" w:rsidDel="0057386F">
              <w:delText xml:space="preserve"> pre- and post-synaptic neurons at </w:delText>
            </w:r>
          </w:del>
          <m:oMath>
            <m:sSub>
              <m:sSubPr>
                <m:ctrlPr>
                  <w:del w:id="367" w:author="Stevenson, Ian" w:date="2021-01-22T15:48:00Z">
                    <w:rPr>
                      <w:rFonts w:ascii="Cambria Math" w:hAnsi="Cambria Math"/>
                      <w:i/>
                    </w:rPr>
                  </w:del>
                </m:ctrlPr>
              </m:sSubPr>
              <m:e>
                <m:r>
                  <w:del w:id="368" w:author="Stevenson, Ian" w:date="2021-01-22T15:48:00Z">
                    <w:rPr>
                      <w:rFonts w:ascii="Cambria Math" w:hAnsi="Cambria Math"/>
                    </w:rPr>
                    <m:t>t</m:t>
                  </w:del>
                </m:r>
              </m:e>
              <m:sub>
                <m:r>
                  <w:del w:id="369" w:author="Stevenson, Ian" w:date="2021-01-22T15:48:00Z">
                    <w:rPr>
                      <w:rFonts w:ascii="Cambria Math" w:hAnsi="Cambria Math"/>
                    </w:rPr>
                    <m:t>k</m:t>
                  </w:del>
                </m:r>
              </m:sub>
            </m:sSub>
          </m:oMath>
          <w:moveTo w:id="370" w:author="Ganchao Wei" w:date="2020-12-20T14:23:00Z">
            <w:del w:id="371" w:author="Stevenson, Ian" w:date="2021-01-22T15:48:00Z">
              <w:r w:rsidR="00B42627" w:rsidDel="0057386F">
                <w:delText xml:space="preserve"> as </w:delText>
              </w:r>
            </w:del>
            <m:oMath>
              <m:sSubSup>
                <m:sSubSupPr>
                  <m:ctrlPr>
                    <w:del w:id="372" w:author="Stevenson, Ian" w:date="2021-01-22T15:48:00Z">
                      <w:rPr>
                        <w:rFonts w:ascii="Cambria Math" w:hAnsi="Cambria Math"/>
                        <w:i/>
                      </w:rPr>
                    </w:del>
                  </m:ctrlPr>
                </m:sSubSupPr>
                <m:e>
                  <m:r>
                    <w:del w:id="373" w:author="Stevenson, Ian" w:date="2021-01-22T15:48:00Z">
                      <w:rPr>
                        <w:rFonts w:ascii="Cambria Math" w:hAnsi="Cambria Math"/>
                      </w:rPr>
                      <m:t>w</m:t>
                    </w:del>
                  </m:r>
                </m:e>
                <m:sub>
                  <m:r>
                    <w:del w:id="374" w:author="Stevenson, Ian" w:date="2021-01-22T15:48:00Z">
                      <w:rPr>
                        <w:rFonts w:ascii="Cambria Math" w:hAnsi="Cambria Math"/>
                      </w:rPr>
                      <m:t>k</m:t>
                    </w:del>
                  </m:r>
                </m:sub>
                <m:sup>
                  <m:r>
                    <w:del w:id="375" w:author="Stevenson, Ian" w:date="2021-01-22T15:48:00Z">
                      <w:rPr>
                        <w:rFonts w:ascii="Cambria Math" w:hAnsi="Cambria Math"/>
                      </w:rPr>
                      <m:t>(j)</m:t>
                    </w:del>
                  </m:r>
                </m:sup>
              </m:sSubSup>
            </m:oMath>
            <w:moveTo w:id="376" w:author="Ganchao Wei" w:date="2020-12-20T14:23:00Z">
              <w:del w:id="377" w:author="Stevenson, Ian" w:date="2021-01-22T15:48:00Z">
                <w:r w:rsidR="00B42627" w:rsidDel="0057386F">
                  <w:delText xml:space="preserve"> and </w:delText>
                </w:r>
              </w:del>
              <m:oMath>
                <m:sSubSup>
                  <m:sSubSupPr>
                    <m:ctrlPr>
                      <w:del w:id="378" w:author="Stevenson, Ian" w:date="2021-01-22T15:48:00Z">
                        <w:rPr>
                          <w:rFonts w:ascii="Cambria Math" w:hAnsi="Cambria Math"/>
                          <w:i/>
                        </w:rPr>
                      </w:del>
                    </m:ctrlPr>
                  </m:sSubSupPr>
                  <m:e>
                    <m:r>
                      <w:del w:id="379" w:author="Stevenson, Ian" w:date="2021-01-22T15:48:00Z">
                        <w:rPr>
                          <w:rFonts w:ascii="Cambria Math" w:hAnsi="Cambria Math"/>
                        </w:rPr>
                        <m:t>x</m:t>
                      </w:del>
                    </m:r>
                  </m:e>
                  <m:sub>
                    <m:r>
                      <w:del w:id="380" w:author="Stevenson, Ian" w:date="2021-01-22T15:48:00Z">
                        <w:rPr>
                          <w:rFonts w:ascii="Cambria Math" w:hAnsi="Cambria Math"/>
                        </w:rPr>
                        <m:t>k</m:t>
                      </w:del>
                    </m:r>
                  </m:sub>
                  <m:sup>
                    <m:r>
                      <w:del w:id="381" w:author="Stevenson, Ian" w:date="2021-01-22T15:48:00Z">
                        <w:rPr>
                          <w:rFonts w:ascii="Cambria Math" w:hAnsi="Cambria Math"/>
                        </w:rPr>
                        <m:t>(j)</m:t>
                      </w:del>
                    </m:r>
                  </m:sup>
                </m:sSubSup>
              </m:oMath>
              <w:moveTo w:id="382" w:author="Ganchao Wei" w:date="2020-12-20T14:23:00Z">
                <w:del w:id="383" w:author="Stevenson, Ian" w:date="2021-01-22T15:48:00Z">
                  <w:r w:rsidR="00B42627" w:rsidDel="0057386F">
                    <w:delText xml:space="preserve">. The synaptic plasticity can be further divided as LTP and STP, i.e. </w:delText>
                  </w:r>
                </w:del>
                <m:oMath>
                  <m:sSubSup>
                    <m:sSubSupPr>
                      <m:ctrlPr>
                        <w:del w:id="384" w:author="Stevenson, Ian" w:date="2021-01-22T15:48:00Z">
                          <w:rPr>
                            <w:rFonts w:ascii="Cambria Math" w:hAnsi="Cambria Math"/>
                            <w:i/>
                          </w:rPr>
                        </w:del>
                      </m:ctrlPr>
                    </m:sSubSupPr>
                    <m:e>
                      <m:r>
                        <w:del w:id="385" w:author="Stevenson, Ian" w:date="2021-01-22T15:48:00Z">
                          <w:rPr>
                            <w:rFonts w:ascii="Cambria Math" w:hAnsi="Cambria Math"/>
                          </w:rPr>
                          <m:t>w</m:t>
                        </w:del>
                      </m:r>
                    </m:e>
                    <m:sub>
                      <m:r>
                        <w:del w:id="386" w:author="Stevenson, Ian" w:date="2021-01-22T15:48:00Z">
                          <w:rPr>
                            <w:rFonts w:ascii="Cambria Math" w:hAnsi="Cambria Math"/>
                          </w:rPr>
                          <m:t>k</m:t>
                        </w:del>
                      </m:r>
                    </m:sub>
                    <m:sup>
                      <m:r>
                        <w:del w:id="387" w:author="Stevenson, Ian" w:date="2021-01-22T15:48:00Z">
                          <w:rPr>
                            <w:rFonts w:ascii="Cambria Math" w:hAnsi="Cambria Math"/>
                          </w:rPr>
                          <m:t>(j)</m:t>
                        </w:del>
                      </m:r>
                    </m:sup>
                  </m:sSubSup>
                  <m:r>
                    <w:del w:id="388" w:author="Stevenson, Ian" w:date="2021-01-22T15:48:00Z">
                      <w:rPr>
                        <w:rFonts w:ascii="Cambria Math" w:hAnsi="Cambria Math"/>
                      </w:rPr>
                      <m:t>=</m:t>
                    </w:del>
                  </m:r>
                  <m:sSubSup>
                    <m:sSubSupPr>
                      <m:ctrlPr>
                        <w:del w:id="389" w:author="Stevenson, Ian" w:date="2021-01-22T15:48:00Z">
                          <w:rPr>
                            <w:rFonts w:ascii="Cambria Math" w:hAnsi="Cambria Math"/>
                            <w:i/>
                          </w:rPr>
                        </w:del>
                      </m:ctrlPr>
                    </m:sSubSupPr>
                    <m:e>
                      <m:r>
                        <w:del w:id="390" w:author="Stevenson, Ian" w:date="2021-01-22T15:48:00Z">
                          <w:rPr>
                            <w:rFonts w:ascii="Cambria Math" w:hAnsi="Cambria Math"/>
                          </w:rPr>
                          <m:t>w</m:t>
                        </w:del>
                      </m:r>
                    </m:e>
                    <m:sub>
                      <m:r>
                        <w:del w:id="391" w:author="Stevenson, Ian" w:date="2021-01-22T15:48:00Z">
                          <w:rPr>
                            <w:rFonts w:ascii="Cambria Math" w:hAnsi="Cambria Math"/>
                          </w:rPr>
                          <m:t>L,k</m:t>
                        </w:del>
                      </m:r>
                    </m:sub>
                    <m:sup>
                      <m:r>
                        <w:del w:id="392" w:author="Stevenson, Ian" w:date="2021-01-22T15:48:00Z">
                          <w:rPr>
                            <w:rFonts w:ascii="Cambria Math" w:hAnsi="Cambria Math"/>
                          </w:rPr>
                          <m:t>(j)</m:t>
                        </w:del>
                      </m:r>
                    </m:sup>
                  </m:sSubSup>
                  <m:sSubSup>
                    <m:sSubSupPr>
                      <m:ctrlPr>
                        <w:del w:id="393" w:author="Stevenson, Ian" w:date="2021-01-22T15:48:00Z">
                          <w:rPr>
                            <w:rFonts w:ascii="Cambria Math" w:hAnsi="Cambria Math"/>
                            <w:i/>
                          </w:rPr>
                        </w:del>
                      </m:ctrlPr>
                    </m:sSubSupPr>
                    <m:e>
                      <m:r>
                        <w:del w:id="394" w:author="Stevenson, Ian" w:date="2021-01-22T15:48:00Z">
                          <w:rPr>
                            <w:rFonts w:ascii="Cambria Math" w:hAnsi="Cambria Math"/>
                          </w:rPr>
                          <m:t>w</m:t>
                        </w:del>
                      </m:r>
                    </m:e>
                    <m:sub>
                      <m:r>
                        <w:del w:id="395" w:author="Stevenson, Ian" w:date="2021-01-22T15:48:00Z">
                          <w:rPr>
                            <w:rFonts w:ascii="Cambria Math" w:hAnsi="Cambria Math"/>
                          </w:rPr>
                          <m:t>S,k</m:t>
                        </w:del>
                      </m:r>
                    </m:sub>
                    <m:sup>
                      <m:r>
                        <w:del w:id="396" w:author="Stevenson, Ian" w:date="2021-01-22T15:48:00Z">
                          <w:rPr>
                            <w:rFonts w:ascii="Cambria Math" w:hAnsi="Cambria Math"/>
                          </w:rPr>
                          <m:t>(j)</m:t>
                        </w:del>
                      </m:r>
                    </m:sup>
                  </m:sSubSup>
                </m:oMath>
                <w:moveTo w:id="397" w:author="Ganchao Wei" w:date="2020-12-20T14:23:00Z">
                  <w:del w:id="398" w:author="Stevenson, Ian" w:date="2021-01-22T15:48:00Z">
                    <w:r w:rsidR="00B42627" w:rsidDel="0057386F">
                      <w:delText xml:space="preserve">. Therefore, we can write the conditional intensity as </w:delText>
                    </w:r>
                  </w:del>
                  <m:oMath>
                    <m:sSub>
                      <m:sSubPr>
                        <m:ctrlPr>
                          <w:del w:id="399" w:author="Stevenson, Ian" w:date="2021-01-22T15:48:00Z">
                            <w:rPr>
                              <w:rFonts w:ascii="Cambria Math" w:hAnsi="Cambria Math"/>
                              <w:i/>
                            </w:rPr>
                          </w:del>
                        </m:ctrlPr>
                      </m:sSubPr>
                      <m:e>
                        <m:r>
                          <w:del w:id="400" w:author="Stevenson, Ian" w:date="2021-01-22T15:48:00Z">
                            <w:rPr>
                              <w:rFonts w:ascii="Cambria Math" w:hAnsi="Cambria Math"/>
                            </w:rPr>
                            <m:t>λ</m:t>
                          </w:del>
                        </m:r>
                      </m:e>
                      <m:sub>
                        <m:r>
                          <w:del w:id="401" w:author="Stevenson, Ian" w:date="2021-01-22T15:48:00Z">
                            <w:rPr>
                              <w:rFonts w:ascii="Cambria Math" w:hAnsi="Cambria Math"/>
                            </w:rPr>
                            <m:t>k</m:t>
                          </w:del>
                        </m:r>
                      </m:sub>
                    </m:sSub>
                    <m:r>
                      <w:del w:id="402" w:author="Stevenson, Ian" w:date="2021-01-22T15:48:00Z">
                        <w:rPr>
                          <w:rFonts w:ascii="Cambria Math" w:hAnsi="Cambria Math"/>
                        </w:rPr>
                        <m:t>=</m:t>
                      </w:del>
                    </m:r>
                    <m:func>
                      <m:funcPr>
                        <m:ctrlPr>
                          <w:del w:id="403" w:author="Stevenson, Ian" w:date="2021-01-22T15:48:00Z">
                            <w:rPr>
                              <w:rFonts w:ascii="Cambria Math" w:hAnsi="Cambria Math"/>
                            </w:rPr>
                          </w:del>
                        </m:ctrlPr>
                      </m:funcPr>
                      <m:fName>
                        <m:r>
                          <w:del w:id="404" w:author="Stevenson, Ian" w:date="2021-01-22T15:48:00Z">
                            <m:rPr>
                              <m:sty m:val="p"/>
                            </m:rPr>
                            <w:rPr>
                              <w:rFonts w:ascii="Cambria Math" w:hAnsi="Cambria Math"/>
                            </w:rPr>
                            <m:t>exp</m:t>
                          </w:del>
                        </m:r>
                      </m:fName>
                      <m:e>
                        <m:d>
                          <m:dPr>
                            <m:ctrlPr>
                              <w:del w:id="405" w:author="Stevenson, Ian" w:date="2021-01-22T15:48:00Z">
                                <w:rPr>
                                  <w:rFonts w:ascii="Cambria Math" w:hAnsi="Cambria Math"/>
                                  <w:i/>
                                </w:rPr>
                              </w:del>
                            </m:ctrlPr>
                          </m:dPr>
                          <m:e>
                            <m:sSub>
                              <m:sSubPr>
                                <m:ctrlPr>
                                  <w:del w:id="406" w:author="Stevenson, Ian" w:date="2021-01-22T15:48:00Z">
                                    <w:rPr>
                                      <w:rFonts w:ascii="Cambria Math" w:hAnsi="Cambria Math"/>
                                      <w:i/>
                                    </w:rPr>
                                  </w:del>
                                </m:ctrlPr>
                              </m:sSubPr>
                              <m:e>
                                <m:r>
                                  <w:del w:id="407" w:author="Stevenson, Ian" w:date="2021-01-22T15:48:00Z">
                                    <w:rPr>
                                      <w:rFonts w:ascii="Cambria Math" w:hAnsi="Cambria Math"/>
                                    </w:rPr>
                                    <m:t>β</m:t>
                                  </w:del>
                                </m:r>
                              </m:e>
                              <m:sub>
                                <m:r>
                                  <w:del w:id="408" w:author="Stevenson, Ian" w:date="2021-01-22T15:48:00Z">
                                    <w:rPr>
                                      <w:rFonts w:ascii="Cambria Math" w:hAnsi="Cambria Math"/>
                                    </w:rPr>
                                    <m:t>0,k</m:t>
                                  </w:del>
                                </m:r>
                              </m:sub>
                            </m:sSub>
                            <m:r>
                              <w:del w:id="409" w:author="Stevenson, Ian" w:date="2021-01-22T15:48:00Z">
                                <w:rPr>
                                  <w:rFonts w:ascii="Cambria Math" w:hAnsi="Cambria Math"/>
                                </w:rPr>
                                <m:t>+</m:t>
                              </w:del>
                            </m:r>
                            <m:nary>
                              <m:naryPr>
                                <m:chr m:val="∑"/>
                                <m:limLoc m:val="undOvr"/>
                                <m:ctrlPr>
                                  <w:del w:id="410" w:author="Stevenson, Ian" w:date="2021-01-22T15:48:00Z">
                                    <w:rPr>
                                      <w:rFonts w:ascii="Cambria Math" w:hAnsi="Cambria Math"/>
                                      <w:i/>
                                    </w:rPr>
                                  </w:del>
                                </m:ctrlPr>
                              </m:naryPr>
                              <m:sub>
                                <m:r>
                                  <w:del w:id="411" w:author="Stevenson, Ian" w:date="2021-01-22T15:48:00Z">
                                    <w:rPr>
                                      <w:rFonts w:ascii="Cambria Math" w:hAnsi="Cambria Math"/>
                                    </w:rPr>
                                    <m:t>j=1</m:t>
                                  </w:del>
                                </m:r>
                              </m:sub>
                              <m:sup>
                                <m:r>
                                  <w:del w:id="412" w:author="Stevenson, Ian" w:date="2021-01-22T15:48:00Z">
                                    <w:rPr>
                                      <w:rFonts w:ascii="Cambria Math" w:hAnsi="Cambria Math"/>
                                    </w:rPr>
                                    <m:t>C</m:t>
                                  </w:del>
                                </m:r>
                              </m:sup>
                              <m:e>
                                <m:sSubSup>
                                  <m:sSubSupPr>
                                    <m:ctrlPr>
                                      <w:del w:id="413" w:author="Stevenson, Ian" w:date="2021-01-22T15:48:00Z">
                                        <w:rPr>
                                          <w:rFonts w:ascii="Cambria Math" w:hAnsi="Cambria Math"/>
                                          <w:i/>
                                        </w:rPr>
                                      </w:del>
                                    </m:ctrlPr>
                                  </m:sSubSupPr>
                                  <m:e>
                                    <m:r>
                                      <w:del w:id="414" w:author="Stevenson, Ian" w:date="2021-01-22T15:48:00Z">
                                        <w:rPr>
                                          <w:rFonts w:ascii="Cambria Math" w:hAnsi="Cambria Math"/>
                                        </w:rPr>
                                        <m:t>w</m:t>
                                      </w:del>
                                    </m:r>
                                  </m:e>
                                  <m:sub>
                                    <m:r>
                                      <w:del w:id="415" w:author="Stevenson, Ian" w:date="2021-01-22T15:48:00Z">
                                        <w:rPr>
                                          <w:rFonts w:ascii="Cambria Math" w:hAnsi="Cambria Math"/>
                                        </w:rPr>
                                        <m:t>k</m:t>
                                      </w:del>
                                    </m:r>
                                  </m:sub>
                                  <m:sup>
                                    <m:r>
                                      <w:del w:id="416" w:author="Stevenson, Ian" w:date="2021-01-22T15:48:00Z">
                                        <w:rPr>
                                          <w:rFonts w:ascii="Cambria Math" w:hAnsi="Cambria Math"/>
                                        </w:rPr>
                                        <m:t>(j)</m:t>
                                      </w:del>
                                    </m:r>
                                  </m:sup>
                                </m:sSubSup>
                                <m:r>
                                  <w:del w:id="417" w:author="Stevenson, Ian" w:date="2021-01-22T15:48:00Z">
                                    <w:rPr>
                                      <w:rFonts w:ascii="Cambria Math" w:hAnsi="Cambria Math"/>
                                    </w:rPr>
                                    <m:t>⋅</m:t>
                                  </w:del>
                                </m:r>
                                <m:sSubSup>
                                  <m:sSubSupPr>
                                    <m:ctrlPr>
                                      <w:del w:id="418" w:author="Stevenson, Ian" w:date="2021-01-22T15:48:00Z">
                                        <w:rPr>
                                          <w:rFonts w:ascii="Cambria Math" w:hAnsi="Cambria Math"/>
                                          <w:i/>
                                        </w:rPr>
                                      </w:del>
                                    </m:ctrlPr>
                                  </m:sSubSupPr>
                                  <m:e>
                                    <m:r>
                                      <w:del w:id="419" w:author="Stevenson, Ian" w:date="2021-01-22T15:48:00Z">
                                        <w:rPr>
                                          <w:rFonts w:ascii="Cambria Math" w:hAnsi="Cambria Math"/>
                                        </w:rPr>
                                        <m:t>x</m:t>
                                      </w:del>
                                    </m:r>
                                  </m:e>
                                  <m:sub>
                                    <m:r>
                                      <w:del w:id="420" w:author="Stevenson, Ian" w:date="2021-01-22T15:48:00Z">
                                        <w:rPr>
                                          <w:rFonts w:ascii="Cambria Math" w:hAnsi="Cambria Math"/>
                                        </w:rPr>
                                        <m:t>k</m:t>
                                      </w:del>
                                    </m:r>
                                  </m:sub>
                                  <m:sup>
                                    <m:r>
                                      <w:del w:id="421" w:author="Stevenson, Ian" w:date="2021-01-22T15:48:00Z">
                                        <w:rPr>
                                          <w:rFonts w:ascii="Cambria Math" w:hAnsi="Cambria Math"/>
                                        </w:rPr>
                                        <m:t>(j)</m:t>
                                      </w:del>
                                    </m:r>
                                  </m:sup>
                                </m:sSubSup>
                              </m:e>
                            </m:nary>
                          </m:e>
                        </m:d>
                      </m:e>
                    </m:func>
                    <m:r>
                      <w:del w:id="422" w:author="Stevenson, Ian" w:date="2021-01-22T15:48:00Z">
                        <w:rPr>
                          <w:rFonts w:ascii="Cambria Math" w:hAnsi="Cambria Math"/>
                        </w:rPr>
                        <m:t>=</m:t>
                      </w:del>
                    </m:r>
                    <m:func>
                      <m:funcPr>
                        <m:ctrlPr>
                          <w:del w:id="423" w:author="Stevenson, Ian" w:date="2021-01-22T15:48:00Z">
                            <w:rPr>
                              <w:rFonts w:ascii="Cambria Math" w:hAnsi="Cambria Math"/>
                            </w:rPr>
                          </w:del>
                        </m:ctrlPr>
                      </m:funcPr>
                      <m:fName>
                        <m:r>
                          <w:del w:id="424" w:author="Stevenson, Ian" w:date="2021-01-22T15:48:00Z">
                            <m:rPr>
                              <m:sty m:val="p"/>
                            </m:rPr>
                            <w:rPr>
                              <w:rFonts w:ascii="Cambria Math" w:hAnsi="Cambria Math"/>
                            </w:rPr>
                            <m:t>exp</m:t>
                          </w:del>
                        </m:r>
                      </m:fName>
                      <m:e>
                        <m:d>
                          <m:dPr>
                            <m:ctrlPr>
                              <w:del w:id="425" w:author="Stevenson, Ian" w:date="2021-01-22T15:48:00Z">
                                <w:rPr>
                                  <w:rFonts w:ascii="Cambria Math" w:hAnsi="Cambria Math"/>
                                  <w:i/>
                                </w:rPr>
                              </w:del>
                            </m:ctrlPr>
                          </m:dPr>
                          <m:e>
                            <m:sSub>
                              <m:sSubPr>
                                <m:ctrlPr>
                                  <w:del w:id="426" w:author="Stevenson, Ian" w:date="2021-01-22T15:48:00Z">
                                    <w:rPr>
                                      <w:rFonts w:ascii="Cambria Math" w:hAnsi="Cambria Math"/>
                                      <w:i/>
                                    </w:rPr>
                                  </w:del>
                                </m:ctrlPr>
                              </m:sSubPr>
                              <m:e>
                                <m:r>
                                  <w:del w:id="427" w:author="Stevenson, Ian" w:date="2021-01-22T15:48:00Z">
                                    <w:rPr>
                                      <w:rFonts w:ascii="Cambria Math" w:hAnsi="Cambria Math"/>
                                    </w:rPr>
                                    <m:t>β</m:t>
                                  </w:del>
                                </m:r>
                              </m:e>
                              <m:sub>
                                <m:r>
                                  <w:del w:id="428" w:author="Stevenson, Ian" w:date="2021-01-22T15:48:00Z">
                                    <w:rPr>
                                      <w:rFonts w:ascii="Cambria Math" w:hAnsi="Cambria Math"/>
                                    </w:rPr>
                                    <m:t>0,k</m:t>
                                  </w:del>
                                </m:r>
                              </m:sub>
                            </m:sSub>
                            <m:r>
                              <w:del w:id="429" w:author="Stevenson, Ian" w:date="2021-01-22T15:48:00Z">
                                <w:rPr>
                                  <w:rFonts w:ascii="Cambria Math" w:hAnsi="Cambria Math"/>
                                </w:rPr>
                                <m:t>+</m:t>
                              </w:del>
                            </m:r>
                            <m:nary>
                              <m:naryPr>
                                <m:chr m:val="∑"/>
                                <m:limLoc m:val="undOvr"/>
                                <m:ctrlPr>
                                  <w:del w:id="430" w:author="Stevenson, Ian" w:date="2021-01-22T15:48:00Z">
                                    <w:rPr>
                                      <w:rFonts w:ascii="Cambria Math" w:hAnsi="Cambria Math"/>
                                      <w:i/>
                                    </w:rPr>
                                  </w:del>
                                </m:ctrlPr>
                              </m:naryPr>
                              <m:sub>
                                <m:r>
                                  <w:del w:id="431" w:author="Stevenson, Ian" w:date="2021-01-22T15:48:00Z">
                                    <w:rPr>
                                      <w:rFonts w:ascii="Cambria Math" w:hAnsi="Cambria Math"/>
                                    </w:rPr>
                                    <m:t>j=1</m:t>
                                  </w:del>
                                </m:r>
                              </m:sub>
                              <m:sup>
                                <m:r>
                                  <w:del w:id="432" w:author="Stevenson, Ian" w:date="2021-01-22T15:48:00Z">
                                    <w:rPr>
                                      <w:rFonts w:ascii="Cambria Math" w:hAnsi="Cambria Math"/>
                                    </w:rPr>
                                    <m:t>C</m:t>
                                  </w:del>
                                </m:r>
                              </m:sup>
                              <m:e>
                                <m:sSubSup>
                                  <m:sSubSupPr>
                                    <m:ctrlPr>
                                      <w:del w:id="433" w:author="Stevenson, Ian" w:date="2021-01-22T15:48:00Z">
                                        <w:rPr>
                                          <w:rFonts w:ascii="Cambria Math" w:hAnsi="Cambria Math"/>
                                          <w:i/>
                                        </w:rPr>
                                      </w:del>
                                    </m:ctrlPr>
                                  </m:sSubSupPr>
                                  <m:e>
                                    <m:r>
                                      <w:del w:id="434" w:author="Stevenson, Ian" w:date="2021-01-22T15:48:00Z">
                                        <w:rPr>
                                          <w:rFonts w:ascii="Cambria Math" w:hAnsi="Cambria Math"/>
                                        </w:rPr>
                                        <m:t>w</m:t>
                                      </w:del>
                                    </m:r>
                                  </m:e>
                                  <m:sub>
                                    <m:r>
                                      <w:del w:id="435" w:author="Stevenson, Ian" w:date="2021-01-22T15:48:00Z">
                                        <w:rPr>
                                          <w:rFonts w:ascii="Cambria Math" w:hAnsi="Cambria Math"/>
                                        </w:rPr>
                                        <m:t>L,k</m:t>
                                      </w:del>
                                    </m:r>
                                  </m:sub>
                                  <m:sup>
                                    <m:r>
                                      <w:del w:id="436" w:author="Stevenson, Ian" w:date="2021-01-22T15:48:00Z">
                                        <w:rPr>
                                          <w:rFonts w:ascii="Cambria Math" w:hAnsi="Cambria Math"/>
                                        </w:rPr>
                                        <m:t>(j)</m:t>
                                      </w:del>
                                    </m:r>
                                  </m:sup>
                                </m:sSubSup>
                                <m:sSubSup>
                                  <m:sSubSupPr>
                                    <m:ctrlPr>
                                      <w:del w:id="437" w:author="Stevenson, Ian" w:date="2021-01-22T15:48:00Z">
                                        <w:rPr>
                                          <w:rFonts w:ascii="Cambria Math" w:hAnsi="Cambria Math"/>
                                          <w:i/>
                                        </w:rPr>
                                      </w:del>
                                    </m:ctrlPr>
                                  </m:sSubSupPr>
                                  <m:e>
                                    <m:r>
                                      <w:del w:id="438" w:author="Stevenson, Ian" w:date="2021-01-22T15:48:00Z">
                                        <w:rPr>
                                          <w:rFonts w:ascii="Cambria Math" w:hAnsi="Cambria Math"/>
                                        </w:rPr>
                                        <m:t>w</m:t>
                                      </w:del>
                                    </m:r>
                                  </m:e>
                                  <m:sub>
                                    <m:r>
                                      <w:del w:id="439" w:author="Stevenson, Ian" w:date="2021-01-22T15:48:00Z">
                                        <w:rPr>
                                          <w:rFonts w:ascii="Cambria Math" w:hAnsi="Cambria Math"/>
                                        </w:rPr>
                                        <m:t>S,k</m:t>
                                      </w:del>
                                    </m:r>
                                  </m:sub>
                                  <m:sup>
                                    <m:r>
                                      <w:del w:id="440" w:author="Stevenson, Ian" w:date="2021-01-22T15:48:00Z">
                                        <w:rPr>
                                          <w:rFonts w:ascii="Cambria Math" w:hAnsi="Cambria Math"/>
                                        </w:rPr>
                                        <m:t>(j)</m:t>
                                      </w:del>
                                    </m:r>
                                  </m:sup>
                                </m:sSubSup>
                                <m:r>
                                  <w:del w:id="441" w:author="Stevenson, Ian" w:date="2021-01-22T15:48:00Z">
                                    <w:rPr>
                                      <w:rFonts w:ascii="Cambria Math" w:hAnsi="Cambria Math"/>
                                    </w:rPr>
                                    <m:t>⋅</m:t>
                                  </w:del>
                                </m:r>
                                <m:sSubSup>
                                  <m:sSubSupPr>
                                    <m:ctrlPr>
                                      <w:del w:id="442" w:author="Stevenson, Ian" w:date="2021-01-22T15:48:00Z">
                                        <w:rPr>
                                          <w:rFonts w:ascii="Cambria Math" w:hAnsi="Cambria Math"/>
                                          <w:i/>
                                        </w:rPr>
                                      </w:del>
                                    </m:ctrlPr>
                                  </m:sSubSupPr>
                                  <m:e>
                                    <m:r>
                                      <w:del w:id="443" w:author="Stevenson, Ian" w:date="2021-01-22T15:48:00Z">
                                        <w:rPr>
                                          <w:rFonts w:ascii="Cambria Math" w:hAnsi="Cambria Math"/>
                                        </w:rPr>
                                        <m:t>x</m:t>
                                      </w:del>
                                    </m:r>
                                  </m:e>
                                  <m:sub>
                                    <m:r>
                                      <w:del w:id="444" w:author="Stevenson, Ian" w:date="2021-01-22T15:48:00Z">
                                        <w:rPr>
                                          <w:rFonts w:ascii="Cambria Math" w:hAnsi="Cambria Math"/>
                                        </w:rPr>
                                        <m:t>k</m:t>
                                      </w:del>
                                    </m:r>
                                  </m:sub>
                                  <m:sup>
                                    <m:r>
                                      <w:del w:id="445" w:author="Stevenson, Ian" w:date="2021-01-22T15:48:00Z">
                                        <w:rPr>
                                          <w:rFonts w:ascii="Cambria Math" w:hAnsi="Cambria Math"/>
                                        </w:rPr>
                                        <m:t>(j)</m:t>
                                      </w:del>
                                    </m:r>
                                  </m:sup>
                                </m:sSubSup>
                              </m:e>
                            </m:nary>
                          </m:e>
                        </m:d>
                      </m:e>
                    </m:func>
                  </m:oMath>
                  <w:moveTo w:id="446" w:author="Ganchao Wei" w:date="2020-12-20T14:23:00Z">
                    <w:del w:id="447" w:author="Stevenson, Ian" w:date="2021-01-22T15:48:00Z">
                      <w:r w:rsidR="00B42627" w:rsidDel="0057386F">
                        <w:delText xml:space="preserve">. By setting </w:delText>
                      </w:r>
                    </w:del>
                    <m:oMath>
                      <m:sSub>
                        <m:sSubPr>
                          <m:ctrlPr>
                            <w:del w:id="448" w:author="Stevenson, Ian" w:date="2021-01-22T15:48:00Z">
                              <w:rPr>
                                <w:rFonts w:ascii="Cambria Math" w:hAnsi="Cambria Math"/>
                                <w:b/>
                                <w:bCs/>
                                <w:i/>
                              </w:rPr>
                            </w:del>
                          </m:ctrlPr>
                        </m:sSubPr>
                        <m:e>
                          <m:r>
                            <w:del w:id="449" w:author="Stevenson, Ian" w:date="2021-01-22T15:48:00Z">
                              <m:rPr>
                                <m:sty m:val="bi"/>
                              </m:rPr>
                              <w:rPr>
                                <w:rFonts w:ascii="Cambria Math" w:hAnsi="Cambria Math"/>
                              </w:rPr>
                              <m:t>θ</m:t>
                            </w:del>
                          </m:r>
                        </m:e>
                        <m:sub>
                          <m:r>
                            <w:del w:id="450" w:author="Stevenson, Ian" w:date="2021-01-22T15:48:00Z">
                              <w:rPr>
                                <w:rFonts w:ascii="Cambria Math" w:hAnsi="Cambria Math"/>
                              </w:rPr>
                              <m:t>k</m:t>
                            </w:del>
                          </m:r>
                        </m:sub>
                      </m:sSub>
                      <m:r>
                        <w:del w:id="451" w:author="Stevenson, Ian" w:date="2021-01-22T15:48:00Z">
                          <w:rPr>
                            <w:rFonts w:ascii="Cambria Math" w:hAnsi="Cambria Math"/>
                          </w:rPr>
                          <m:t>=</m:t>
                        </w:del>
                      </m:r>
                      <m:sSup>
                        <m:sSupPr>
                          <m:ctrlPr>
                            <w:del w:id="452" w:author="Stevenson, Ian" w:date="2021-01-22T15:48:00Z">
                              <w:rPr>
                                <w:rFonts w:ascii="Cambria Math" w:hAnsi="Cambria Math"/>
                                <w:i/>
                              </w:rPr>
                            </w:del>
                          </m:ctrlPr>
                        </m:sSupPr>
                        <m:e>
                          <m:r>
                            <w:del w:id="453" w:author="Stevenson, Ian" w:date="2021-01-22T15:48:00Z">
                              <w:rPr>
                                <w:rFonts w:ascii="Cambria Math" w:hAnsi="Cambria Math"/>
                              </w:rPr>
                              <m:t>[</m:t>
                            </w:del>
                          </m:r>
                          <m:sSub>
                            <m:sSubPr>
                              <m:ctrlPr>
                                <w:del w:id="454" w:author="Stevenson, Ian" w:date="2021-01-22T15:48:00Z">
                                  <w:rPr>
                                    <w:rFonts w:ascii="Cambria Math" w:hAnsi="Cambria Math"/>
                                    <w:i/>
                                  </w:rPr>
                                </w:del>
                              </m:ctrlPr>
                            </m:sSubPr>
                            <m:e>
                              <m:r>
                                <w:del w:id="455" w:author="Stevenson, Ian" w:date="2021-01-22T15:48:00Z">
                                  <w:rPr>
                                    <w:rFonts w:ascii="Cambria Math" w:hAnsi="Cambria Math"/>
                                  </w:rPr>
                                  <m:t>β</m:t>
                                </w:del>
                              </m:r>
                            </m:e>
                            <m:sub>
                              <m:r>
                                <w:del w:id="456" w:author="Stevenson, Ian" w:date="2021-01-22T15:48:00Z">
                                  <w:rPr>
                                    <w:rFonts w:ascii="Cambria Math" w:hAnsi="Cambria Math"/>
                                  </w:rPr>
                                  <m:t>0,k</m:t>
                                </w:del>
                              </m:r>
                            </m:sub>
                          </m:sSub>
                          <m:r>
                            <w:del w:id="457" w:author="Stevenson, Ian" w:date="2021-01-22T15:48:00Z">
                              <w:rPr>
                                <w:rFonts w:ascii="Cambria Math" w:hAnsi="Cambria Math"/>
                              </w:rPr>
                              <m:t>,</m:t>
                            </w:del>
                          </m:r>
                          <m:sSubSup>
                            <m:sSubSupPr>
                              <m:ctrlPr>
                                <w:del w:id="458" w:author="Stevenson, Ian" w:date="2021-01-22T15:48:00Z">
                                  <w:rPr>
                                    <w:rFonts w:ascii="Cambria Math" w:hAnsi="Cambria Math"/>
                                    <w:i/>
                                  </w:rPr>
                                </w:del>
                              </m:ctrlPr>
                            </m:sSubSupPr>
                            <m:e>
                              <m:r>
                                <w:del w:id="459" w:author="Stevenson, Ian" w:date="2021-01-22T15:48:00Z">
                                  <w:rPr>
                                    <w:rFonts w:ascii="Cambria Math" w:hAnsi="Cambria Math"/>
                                  </w:rPr>
                                  <m:t>w</m:t>
                                </w:del>
                              </m:r>
                            </m:e>
                            <m:sub>
                              <m:r>
                                <w:del w:id="460" w:author="Stevenson, Ian" w:date="2021-01-22T15:48:00Z">
                                  <w:rPr>
                                    <w:rFonts w:ascii="Cambria Math" w:hAnsi="Cambria Math"/>
                                  </w:rPr>
                                  <m:t>L,k</m:t>
                                </w:del>
                              </m:r>
                            </m:sub>
                            <m:sup>
                              <m:d>
                                <m:dPr>
                                  <m:ctrlPr>
                                    <w:del w:id="461" w:author="Stevenson, Ian" w:date="2021-01-22T15:48:00Z">
                                      <w:rPr>
                                        <w:rFonts w:ascii="Cambria Math" w:hAnsi="Cambria Math"/>
                                        <w:i/>
                                      </w:rPr>
                                    </w:del>
                                  </m:ctrlPr>
                                </m:dPr>
                                <m:e>
                                  <m:r>
                                    <w:del w:id="462" w:author="Stevenson, Ian" w:date="2021-01-22T15:48:00Z">
                                      <w:rPr>
                                        <w:rFonts w:ascii="Cambria Math" w:hAnsi="Cambria Math"/>
                                      </w:rPr>
                                      <m:t>1</m:t>
                                    </w:del>
                                  </m:r>
                                </m:e>
                              </m:d>
                            </m:sup>
                          </m:sSubSup>
                          <m:r>
                            <w:del w:id="463" w:author="Stevenson, Ian" w:date="2021-01-22T15:48:00Z">
                              <w:rPr>
                                <w:rFonts w:ascii="Cambria Math" w:hAnsi="Cambria Math"/>
                              </w:rPr>
                              <m:t>,…,</m:t>
                            </w:del>
                          </m:r>
                          <m:sSubSup>
                            <m:sSubSupPr>
                              <m:ctrlPr>
                                <w:del w:id="464" w:author="Stevenson, Ian" w:date="2021-01-22T15:48:00Z">
                                  <w:rPr>
                                    <w:rFonts w:ascii="Cambria Math" w:hAnsi="Cambria Math"/>
                                    <w:i/>
                                  </w:rPr>
                                </w:del>
                              </m:ctrlPr>
                            </m:sSubSupPr>
                            <m:e>
                              <m:r>
                                <w:del w:id="465" w:author="Stevenson, Ian" w:date="2021-01-22T15:48:00Z">
                                  <w:rPr>
                                    <w:rFonts w:ascii="Cambria Math" w:hAnsi="Cambria Math"/>
                                  </w:rPr>
                                  <m:t>w</m:t>
                                </w:del>
                              </m:r>
                            </m:e>
                            <m:sub>
                              <m:r>
                                <w:del w:id="466" w:author="Stevenson, Ian" w:date="2021-01-22T15:48:00Z">
                                  <w:rPr>
                                    <w:rFonts w:ascii="Cambria Math" w:hAnsi="Cambria Math"/>
                                  </w:rPr>
                                  <m:t>L,k</m:t>
                                </w:del>
                              </m:r>
                            </m:sub>
                            <m:sup>
                              <m:d>
                                <m:dPr>
                                  <m:ctrlPr>
                                    <w:del w:id="467" w:author="Stevenson, Ian" w:date="2021-01-22T15:48:00Z">
                                      <w:rPr>
                                        <w:rFonts w:ascii="Cambria Math" w:hAnsi="Cambria Math"/>
                                        <w:i/>
                                      </w:rPr>
                                    </w:del>
                                  </m:ctrlPr>
                                </m:dPr>
                                <m:e>
                                  <m:r>
                                    <w:del w:id="468" w:author="Stevenson, Ian" w:date="2021-01-22T15:48:00Z">
                                      <w:rPr>
                                        <w:rFonts w:ascii="Cambria Math" w:hAnsi="Cambria Math"/>
                                      </w:rPr>
                                      <m:t>C</m:t>
                                    </w:del>
                                  </m:r>
                                </m:e>
                              </m:d>
                            </m:sup>
                          </m:sSubSup>
                          <m:r>
                            <w:del w:id="469" w:author="Stevenson, Ian" w:date="2021-01-22T15:48:00Z">
                              <w:rPr>
                                <w:rFonts w:ascii="Cambria Math" w:hAnsi="Cambria Math"/>
                              </w:rPr>
                              <m:t>]</m:t>
                            </w:del>
                          </m:r>
                        </m:e>
                        <m:sup>
                          <m:r>
                            <w:del w:id="470" w:author="Stevenson, Ian" w:date="2021-01-22T15:48:00Z">
                              <w:rPr>
                                <w:rFonts w:ascii="Cambria Math" w:hAnsi="Cambria Math"/>
                              </w:rPr>
                              <m:t>T</m:t>
                            </w:del>
                          </m:r>
                        </m:sup>
                      </m:sSup>
                    </m:oMath>
                    <w:moveTo w:id="471" w:author="Ganchao Wei" w:date="2020-12-20T14:23:00Z">
                      <w:del w:id="472" w:author="Stevenson, Ian" w:date="2021-01-22T15:48:00Z">
                        <w:r w:rsidR="00B42627" w:rsidDel="0057386F">
                          <w:delText xml:space="preserve"> and </w:delText>
                        </w:r>
                      </w:del>
                      <m:oMath>
                        <m:sSub>
                          <m:sSubPr>
                            <m:ctrlPr>
                              <w:del w:id="473" w:author="Stevenson, Ian" w:date="2021-01-22T15:48:00Z">
                                <w:rPr>
                                  <w:rFonts w:ascii="Cambria Math" w:hAnsi="Cambria Math"/>
                                  <w:b/>
                                  <w:bCs/>
                                  <w:i/>
                                </w:rPr>
                              </w:del>
                            </m:ctrlPr>
                          </m:sSubPr>
                          <m:e>
                            <m:r>
                              <w:del w:id="474" w:author="Stevenson, Ian" w:date="2021-01-22T15:48:00Z">
                                <m:rPr>
                                  <m:sty m:val="bi"/>
                                </m:rPr>
                                <w:rPr>
                                  <w:rFonts w:ascii="Cambria Math" w:hAnsi="Cambria Math"/>
                                </w:rPr>
                                <m:t>x</m:t>
                              </w:del>
                            </m:r>
                          </m:e>
                          <m:sub>
                            <m:r>
                              <w:del w:id="475" w:author="Stevenson, Ian" w:date="2021-01-22T15:48:00Z">
                                <w:rPr>
                                  <w:rFonts w:ascii="Cambria Math" w:hAnsi="Cambria Math"/>
                                </w:rPr>
                                <m:t>S,k</m:t>
                              </w:del>
                            </m:r>
                          </m:sub>
                        </m:sSub>
                        <m:r>
                          <w:del w:id="476" w:author="Stevenson, Ian" w:date="2021-01-22T15:48:00Z">
                            <w:rPr>
                              <w:rFonts w:ascii="Cambria Math" w:hAnsi="Cambria Math"/>
                            </w:rPr>
                            <m:t>=</m:t>
                          </w:del>
                        </m:r>
                        <m:sSup>
                          <m:sSupPr>
                            <m:ctrlPr>
                              <w:del w:id="477" w:author="Stevenson, Ian" w:date="2021-01-22T15:48:00Z">
                                <w:rPr>
                                  <w:rFonts w:ascii="Cambria Math" w:hAnsi="Cambria Math"/>
                                  <w:i/>
                                </w:rPr>
                              </w:del>
                            </m:ctrlPr>
                          </m:sSupPr>
                          <m:e>
                            <m:r>
                              <w:del w:id="478" w:author="Stevenson, Ian" w:date="2021-01-22T15:48:00Z">
                                <w:rPr>
                                  <w:rFonts w:ascii="Cambria Math" w:hAnsi="Cambria Math"/>
                                </w:rPr>
                                <m:t xml:space="preserve">[1, </m:t>
                              </w:del>
                            </m:r>
                            <m:sSubSup>
                              <m:sSubSupPr>
                                <m:ctrlPr>
                                  <w:del w:id="479" w:author="Stevenson, Ian" w:date="2021-01-22T15:48:00Z">
                                    <w:rPr>
                                      <w:rFonts w:ascii="Cambria Math" w:hAnsi="Cambria Math"/>
                                      <w:i/>
                                    </w:rPr>
                                  </w:del>
                                </m:ctrlPr>
                              </m:sSubSupPr>
                              <m:e>
                                <m:r>
                                  <w:del w:id="480" w:author="Stevenson, Ian" w:date="2021-01-22T15:48:00Z">
                                    <w:rPr>
                                      <w:rFonts w:ascii="Cambria Math" w:hAnsi="Cambria Math"/>
                                    </w:rPr>
                                    <m:t>w</m:t>
                                  </w:del>
                                </m:r>
                              </m:e>
                              <m:sub>
                                <m:r>
                                  <w:del w:id="481" w:author="Stevenson, Ian" w:date="2021-01-22T15:48:00Z">
                                    <w:rPr>
                                      <w:rFonts w:ascii="Cambria Math" w:hAnsi="Cambria Math"/>
                                    </w:rPr>
                                    <m:t>S,k</m:t>
                                  </w:del>
                                </m:r>
                              </m:sub>
                              <m:sup>
                                <m:r>
                                  <w:del w:id="482" w:author="Stevenson, Ian" w:date="2021-01-22T15:48:00Z">
                                    <w:rPr>
                                      <w:rFonts w:ascii="Cambria Math" w:hAnsi="Cambria Math"/>
                                    </w:rPr>
                                    <m:t>(1)</m:t>
                                  </w:del>
                                </m:r>
                              </m:sup>
                            </m:sSubSup>
                            <m:sSubSup>
                              <m:sSubSupPr>
                                <m:ctrlPr>
                                  <w:del w:id="483" w:author="Stevenson, Ian" w:date="2021-01-22T15:48:00Z">
                                    <w:rPr>
                                      <w:rFonts w:ascii="Cambria Math" w:hAnsi="Cambria Math"/>
                                      <w:i/>
                                    </w:rPr>
                                  </w:del>
                                </m:ctrlPr>
                              </m:sSubSupPr>
                              <m:e>
                                <m:r>
                                  <w:del w:id="484" w:author="Stevenson, Ian" w:date="2021-01-22T15:48:00Z">
                                    <w:rPr>
                                      <w:rFonts w:ascii="Cambria Math" w:hAnsi="Cambria Math"/>
                                    </w:rPr>
                                    <m:t>x</m:t>
                                  </w:del>
                                </m:r>
                              </m:e>
                              <m:sub>
                                <m:r>
                                  <w:del w:id="485" w:author="Stevenson, Ian" w:date="2021-01-22T15:48:00Z">
                                    <w:rPr>
                                      <w:rFonts w:ascii="Cambria Math" w:hAnsi="Cambria Math"/>
                                    </w:rPr>
                                    <m:t>k</m:t>
                                  </w:del>
                                </m:r>
                              </m:sub>
                              <m:sup>
                                <m:r>
                                  <w:del w:id="486" w:author="Stevenson, Ian" w:date="2021-01-22T15:48:00Z">
                                    <w:rPr>
                                      <w:rFonts w:ascii="Cambria Math" w:hAnsi="Cambria Math"/>
                                    </w:rPr>
                                    <m:t>(1)</m:t>
                                  </w:del>
                                </m:r>
                              </m:sup>
                            </m:sSubSup>
                            <m:r>
                              <w:del w:id="487" w:author="Stevenson, Ian" w:date="2021-01-22T15:48:00Z">
                                <w:rPr>
                                  <w:rFonts w:ascii="Cambria Math" w:hAnsi="Cambria Math"/>
                                </w:rPr>
                                <m:t>,…,</m:t>
                              </w:del>
                            </m:r>
                            <m:sSubSup>
                              <m:sSubSupPr>
                                <m:ctrlPr>
                                  <w:del w:id="488" w:author="Stevenson, Ian" w:date="2021-01-22T15:48:00Z">
                                    <w:rPr>
                                      <w:rFonts w:ascii="Cambria Math" w:hAnsi="Cambria Math"/>
                                      <w:i/>
                                    </w:rPr>
                                  </w:del>
                                </m:ctrlPr>
                              </m:sSubSupPr>
                              <m:e>
                                <m:r>
                                  <w:del w:id="489" w:author="Stevenson, Ian" w:date="2021-01-22T15:48:00Z">
                                    <w:rPr>
                                      <w:rFonts w:ascii="Cambria Math" w:hAnsi="Cambria Math"/>
                                    </w:rPr>
                                    <m:t>w</m:t>
                                  </w:del>
                                </m:r>
                              </m:e>
                              <m:sub>
                                <m:r>
                                  <w:del w:id="490" w:author="Stevenson, Ian" w:date="2021-01-22T15:48:00Z">
                                    <w:rPr>
                                      <w:rFonts w:ascii="Cambria Math" w:hAnsi="Cambria Math"/>
                                    </w:rPr>
                                    <m:t>S,k</m:t>
                                  </w:del>
                                </m:r>
                              </m:sub>
                              <m:sup>
                                <m:r>
                                  <w:del w:id="491" w:author="Stevenson, Ian" w:date="2021-01-22T15:48:00Z">
                                    <w:rPr>
                                      <w:rFonts w:ascii="Cambria Math" w:hAnsi="Cambria Math"/>
                                    </w:rPr>
                                    <m:t>(C)</m:t>
                                  </w:del>
                                </m:r>
                              </m:sup>
                            </m:sSubSup>
                            <m:sSubSup>
                              <m:sSubSupPr>
                                <m:ctrlPr>
                                  <w:del w:id="492" w:author="Stevenson, Ian" w:date="2021-01-22T15:48:00Z">
                                    <w:rPr>
                                      <w:rFonts w:ascii="Cambria Math" w:hAnsi="Cambria Math"/>
                                      <w:i/>
                                    </w:rPr>
                                  </w:del>
                                </m:ctrlPr>
                              </m:sSubSupPr>
                              <m:e>
                                <m:r>
                                  <w:del w:id="493" w:author="Stevenson, Ian" w:date="2021-01-22T15:48:00Z">
                                    <w:rPr>
                                      <w:rFonts w:ascii="Cambria Math" w:hAnsi="Cambria Math"/>
                                    </w:rPr>
                                    <m:t>x</m:t>
                                  </w:del>
                                </m:r>
                              </m:e>
                              <m:sub>
                                <m:r>
                                  <w:del w:id="494" w:author="Stevenson, Ian" w:date="2021-01-22T15:48:00Z">
                                    <w:rPr>
                                      <w:rFonts w:ascii="Cambria Math" w:hAnsi="Cambria Math"/>
                                    </w:rPr>
                                    <m:t>k</m:t>
                                  </w:del>
                                </m:r>
                              </m:sub>
                              <m:sup>
                                <m:r>
                                  <w:del w:id="495" w:author="Stevenson, Ian" w:date="2021-01-22T15:48:00Z">
                                    <w:rPr>
                                      <w:rFonts w:ascii="Cambria Math" w:hAnsi="Cambria Math"/>
                                    </w:rPr>
                                    <m:t>(C)</m:t>
                                  </w:del>
                                </m:r>
                              </m:sup>
                            </m:sSubSup>
                            <m:r>
                              <w:del w:id="496" w:author="Stevenson, Ian" w:date="2021-01-22T15:48:00Z">
                                <w:rPr>
                                  <w:rFonts w:ascii="Cambria Math" w:hAnsi="Cambria Math"/>
                                </w:rPr>
                                <m:t>]</m:t>
                              </w:del>
                            </m:r>
                          </m:e>
                          <m:sup>
                            <m:r>
                              <w:del w:id="497" w:author="Stevenson, Ian" w:date="2021-01-22T15:48:00Z">
                                <w:rPr>
                                  <w:rFonts w:ascii="Cambria Math" w:hAnsi="Cambria Math"/>
                                </w:rPr>
                                <m:t>T</m:t>
                              </w:del>
                            </m:r>
                          </m:sup>
                        </m:sSup>
                      </m:oMath>
                      <w:moveTo w:id="498" w:author="Ganchao Wei" w:date="2020-12-20T14:23:00Z">
                        <w:del w:id="499" w:author="Stevenson, Ian" w:date="2021-01-22T15:48:00Z">
                          <w:r w:rsidR="00B42627" w:rsidDel="0057386F">
                            <w:delText xml:space="preserve"> in adaptive smoothing and expanding parameter dimension for STP estimation, the model can be fitted by the same techniques.</w:delText>
                          </w:r>
                        </w:del>
                      </w:moveTo>
                      <w:moveToRangeEnd w:id="358"/>
                      <w:del w:id="500" w:author="Stevenson, Ian" w:date="2021-01-22T15:48:00Z">
                        <w:r w:rsidDel="0057386F">
                          <w:delText xml:space="preserve"> </w:delText>
                        </w:r>
                        <w:r w:rsidR="0078474F" w:rsidDel="0057386F">
                          <w:delText xml:space="preserve">Combining information from a population of spiking neurons </w:delText>
                        </w:r>
                        <w:r w:rsidDel="0057386F">
                          <w:delText>could potentially allow for excitability</w:delText>
                        </w:r>
                        <w:r w:rsidR="0078474F" w:rsidDel="0057386F">
                          <w:delText xml:space="preserve"> fluctuations to be estimated</w:delText>
                        </w:r>
                        <w:r w:rsidDel="0057386F">
                          <w:delText xml:space="preserve"> at timescale</w:delText>
                        </w:r>
                        <w:r w:rsidR="0078474F" w:rsidDel="0057386F">
                          <w:delText>s faster than what can be estimated from a single neuron alone</w:delText>
                        </w:r>
                        <w:r w:rsidDel="0057386F">
                          <w:delText>.</w:delText>
                        </w:r>
                      </w:del>
                    </w:moveTo>
                  </w:moveTo>
                </w:moveTo>
              </w:moveTo>
            </w:moveTo>
          </w:moveTo>
        </w:moveTo>
      </w:moveTo>
    </w:p>
    <w:p w14:paraId="65180E93" w14:textId="17748108" w:rsidR="00C660DA" w:rsidDel="0057386F" w:rsidRDefault="00C660DA" w:rsidP="00C660DA">
      <w:pPr>
        <w:jc w:val="both"/>
        <w:rPr>
          <w:del w:id="501" w:author="Stevenson, Ian" w:date="2021-01-22T15:48:00Z"/>
        </w:rPr>
      </w:pPr>
      <w:del w:id="502" w:author="Stevenson, Ian" w:date="2021-01-22T15:48:00Z">
        <w:r w:rsidDel="0057386F">
          <w:delText>Several alternative statistical and biophysical models were used to describe LTP (e.g. STDP and Ca-based LTP/LTD</w:delText>
        </w:r>
      </w:del>
      <w:ins w:id="503" w:author="Ian Stevenson" w:date="2020-12-29T13:24:00Z">
        <w:del w:id="504" w:author="Stevenson, Ian" w:date="2021-01-22T15:48:00Z">
          <w:r w:rsidR="00F67F93" w:rsidDel="0057386F">
            <w:delText xml:space="preserve"> </w:delText>
          </w:r>
        </w:del>
      </w:ins>
      <w:del w:id="505" w:author="Stevenson, Ian" w:date="2021-01-22T15:48:00Z">
        <w:r w:rsidDel="0057386F">
          <w:fldChar w:fldCharType="begin" w:fldLock="1"/>
        </w:r>
        <w:r w:rsidR="00134F28"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and STP (e.g. TM</w:delText>
        </w:r>
      </w:del>
      <w:ins w:id="506" w:author="Ian Stevenson" w:date="2020-12-29T13:24:00Z">
        <w:del w:id="507" w:author="Stevenson, Ian" w:date="2021-01-22T15:48:00Z">
          <w:r w:rsidR="00F67F93" w:rsidDel="0057386F">
            <w:delText xml:space="preserve"> </w:delText>
          </w:r>
        </w:del>
      </w:ins>
      <w:del w:id="508" w:author="Stevenson, Ian" w:date="2021-01-22T15:48:00Z">
        <w:r w:rsidDel="0057386F">
          <w:fldChar w:fldCharType="begin" w:fldLock="1"/>
        </w:r>
        <w:r w:rsidR="00134F28" w:rsidDel="0057386F">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57386F">
          <w:fldChar w:fldCharType="separate"/>
        </w:r>
        <w:r w:rsidR="003E3821" w:rsidRPr="003E3821" w:rsidDel="0057386F">
          <w:rPr>
            <w:noProof/>
          </w:rPr>
          <w:delText>(Costa et al., 2013)</w:delText>
        </w:r>
        <w:r w:rsidDel="0057386F">
          <w:fldChar w:fldCharType="end"/>
        </w:r>
        <w:r w:rsidDel="0057386F">
          <w:delText xml:space="preserve">). </w:delText>
        </w:r>
        <w:r w:rsidR="0077269D" w:rsidDel="0057386F">
          <w:delText>However, the examples here highlight the need for inferring short- and long-timescale effects simultaneously. Ignoring the long-term effects of short-term plasticity or ignoring fluctuations baseline firing can lead to spurious estimates of the synaptic strength.</w:delText>
        </w:r>
        <w:r w:rsidDel="0057386F">
          <w:delText xml:space="preserve"> Also, recent studies</w:delText>
        </w:r>
      </w:del>
      <w:ins w:id="509" w:author="Ian Stevenson" w:date="2020-12-29T13:24:00Z">
        <w:del w:id="510" w:author="Stevenson, Ian" w:date="2021-01-22T15:48:00Z">
          <w:r w:rsidR="00F67F93" w:rsidDel="0057386F">
            <w:delText xml:space="preserve"> </w:delText>
          </w:r>
        </w:del>
      </w:ins>
      <w:ins w:id="511" w:author="Ganchao Wei" w:date="2020-12-20T13:57:00Z">
        <w:del w:id="512" w:author="Stevenson, Ian" w:date="2021-01-22T15:48:00Z">
          <w:r w:rsidR="001F4C94" w:rsidDel="0057386F">
            <w:fldChar w:fldCharType="begin" w:fldLock="1"/>
          </w:r>
        </w:del>
      </w:ins>
      <w:del w:id="513" w:author="Stevenson, Ian" w:date="2021-01-22T15:48:00Z">
        <w:r w:rsidR="00134F28" w:rsidDel="0057386F">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57386F">
          <w:fldChar w:fldCharType="separate"/>
        </w:r>
        <w:r w:rsidR="003E3821" w:rsidRPr="003E3821" w:rsidDel="0057386F">
          <w:rPr>
            <w:noProof/>
          </w:rPr>
          <w:delText>(Deperrois &amp; Graupner, 2020)</w:delText>
        </w:r>
      </w:del>
      <w:ins w:id="514" w:author="Ganchao Wei" w:date="2020-12-20T13:57:00Z">
        <w:del w:id="515" w:author="Stevenson, Ian" w:date="2021-01-22T15:48:00Z">
          <w:r w:rsidR="001F4C94" w:rsidDel="0057386F">
            <w:fldChar w:fldCharType="end"/>
          </w:r>
        </w:del>
      </w:ins>
      <w:del w:id="516" w:author="Stevenson, Ian" w:date="2021-01-22T15:48:00Z">
        <w:r w:rsidDel="0057386F">
          <w:delText xml:space="preserve"> show that </w:delText>
        </w:r>
      </w:del>
      <w:ins w:id="517" w:author="Ganchao Wei" w:date="2020-12-20T13:54:00Z">
        <w:del w:id="518" w:author="Stevenson, Ian" w:date="2021-01-22T15:48:00Z">
          <w:r w:rsidR="001F4C94" w:rsidDel="0057386F">
            <w:delText>short-term</w:delText>
          </w:r>
        </w:del>
      </w:ins>
      <w:del w:id="519" w:author="Stevenson, Ian" w:date="2021-01-22T15:48:00Z">
        <w:r w:rsidR="000D3232" w:rsidDel="0057386F">
          <w:delText>STP</w:delText>
        </w:r>
        <w:r w:rsidRPr="00C660DA" w:rsidDel="0057386F">
          <w:delText xml:space="preserve"> and </w:delText>
        </w:r>
      </w:del>
      <w:ins w:id="520" w:author="Ganchao Wei" w:date="2020-12-20T13:54:00Z">
        <w:del w:id="521" w:author="Stevenson, Ian" w:date="2021-01-22T15:48:00Z">
          <w:r w:rsidR="001F4C94" w:rsidDel="0057386F">
            <w:delText>long-term synaptic weight</w:delText>
          </w:r>
        </w:del>
      </w:ins>
      <w:del w:id="522" w:author="Stevenson, Ian" w:date="2021-01-22T15:48:00Z">
        <w:r w:rsidR="000D3232" w:rsidDel="0057386F">
          <w:delText>LTP can</w:delText>
        </w:r>
        <w:r w:rsidRPr="00C660DA" w:rsidDel="0057386F">
          <w:delText xml:space="preserve"> together tune sensitive range of synaptic plasticity</w:delText>
        </w:r>
        <w:r w:rsidR="000D3232" w:rsidDel="0057386F">
          <w:delText xml:space="preserve">, and this suggest the necessity for considering effects in different timescale at the same time.  </w:delText>
        </w:r>
      </w:del>
    </w:p>
    <w:p w14:paraId="4D2A6ECD" w14:textId="3CB63C2C" w:rsidR="00C575EE" w:rsidRPr="006E55BF" w:rsidDel="0057386F" w:rsidRDefault="000D3232" w:rsidP="000C7168">
      <w:pPr>
        <w:jc w:val="both"/>
        <w:rPr>
          <w:del w:id="523" w:author="Stevenson, Ian" w:date="2021-01-22T15:48:00Z"/>
        </w:rPr>
      </w:pPr>
      <w:del w:id="524" w:author="Stevenson, Ian" w:date="2021-01-22T15:48:00Z">
        <w:r w:rsidDel="0057386F">
          <w:delTex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delText>
        </w:r>
      </w:del>
      <w:ins w:id="525" w:author="Ian Stevenson" w:date="2020-12-29T13:24:00Z">
        <w:del w:id="526" w:author="Stevenson, Ian" w:date="2021-01-22T15:48:00Z">
          <w:r w:rsidR="00F67F93" w:rsidDel="0057386F">
            <w:delText xml:space="preserve"> </w:delText>
          </w:r>
        </w:del>
      </w:ins>
      <w:del w:id="527" w:author="Stevenson, Ian" w:date="2021-01-22T15:48:00Z">
        <w:r w:rsidDel="0057386F">
          <w:fldChar w:fldCharType="begin" w:fldLock="1"/>
        </w:r>
        <w:r w:rsidR="00790E60"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to make a more detailed inference.</w:delText>
        </w:r>
        <w:r w:rsidR="00172B48" w:rsidDel="0057386F">
          <w:delText xml:space="preserve"> Extends static models of coupling between neurons.</w:delText>
        </w:r>
        <w:bookmarkEnd w:id="339"/>
      </w:del>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528" w:author="Ian Stevenson" w:date="2020-12-29T13:23:00Z"/>
        </w:rPr>
      </w:pPr>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del w:id="529" w:author="Ian Stevenson" w:date="2020-12-29T13:23:00Z">
        <w:r w:rsidDel="00F67F93">
          <w:br w:type="page"/>
        </w:r>
      </w:del>
    </w:p>
    <w:p w14:paraId="2541A84C" w14:textId="77777777" w:rsidR="00F67F93" w:rsidRDefault="00F67F93">
      <w:pPr>
        <w:rPr>
          <w:ins w:id="530" w:author="Ian Stevenson" w:date="2020-12-29T13:24:00Z"/>
          <w:rFonts w:ascii="Open Sans SemiBold" w:eastAsiaTheme="majorEastAsia" w:hAnsi="Open Sans SemiBold" w:cstheme="majorBidi"/>
          <w:color w:val="262626" w:themeColor="text1" w:themeTint="D9"/>
          <w:sz w:val="32"/>
          <w:szCs w:val="32"/>
        </w:rPr>
      </w:pPr>
      <w:ins w:id="531" w:author="Ian Stevenson" w:date="2020-12-29T13:24:00Z">
        <w:r>
          <w:lastRenderedPageBreak/>
          <w:br w:type="page"/>
        </w:r>
      </w:ins>
    </w:p>
    <w:p w14:paraId="4AADA382" w14:textId="4B29FFA8" w:rsidR="00C36F3E" w:rsidRPr="00C36F3E" w:rsidRDefault="000361CA" w:rsidP="00C36F3E">
      <w:pPr>
        <w:pStyle w:val="Heading1"/>
        <w:jc w:val="both"/>
      </w:pPr>
      <w:r>
        <w:lastRenderedPageBreak/>
        <w:t>References</w:t>
      </w:r>
    </w:p>
    <w:p w14:paraId="2B1E0BD7" w14:textId="68621DC2" w:rsidR="0065341F" w:rsidRPr="0065341F" w:rsidRDefault="00510B75" w:rsidP="0065341F">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65341F" w:rsidRPr="0065341F">
        <w:rPr>
          <w:rFonts w:cs="Open Sans"/>
          <w:noProof/>
          <w:szCs w:val="24"/>
        </w:rPr>
        <w:t xml:space="preserve">Abbott, L. F., &amp; Nelson, S. B. (2000). Synaptic plasticity: taming the beast. </w:t>
      </w:r>
      <w:r w:rsidR="0065341F" w:rsidRPr="0065341F">
        <w:rPr>
          <w:rFonts w:cs="Open Sans"/>
          <w:i/>
          <w:iCs/>
          <w:noProof/>
          <w:szCs w:val="24"/>
        </w:rPr>
        <w:t>Nature Neuroscience</w:t>
      </w:r>
      <w:r w:rsidR="0065341F" w:rsidRPr="0065341F">
        <w:rPr>
          <w:rFonts w:cs="Open Sans"/>
          <w:noProof/>
          <w:szCs w:val="24"/>
        </w:rPr>
        <w:t xml:space="preserve">, </w:t>
      </w:r>
      <w:r w:rsidR="0065341F" w:rsidRPr="0065341F">
        <w:rPr>
          <w:rFonts w:cs="Open Sans"/>
          <w:i/>
          <w:iCs/>
          <w:noProof/>
          <w:szCs w:val="24"/>
        </w:rPr>
        <w:t>3</w:t>
      </w:r>
      <w:r w:rsidR="0065341F" w:rsidRPr="0065341F">
        <w:rPr>
          <w:rFonts w:cs="Open Sans"/>
          <w:noProof/>
          <w:szCs w:val="24"/>
        </w:rPr>
        <w:t>, 1178–1183.</w:t>
      </w:r>
    </w:p>
    <w:p w14:paraId="3AB90B8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Amarasingham, A., Geman, S., &amp; Harrison, M. T. (2015). Ambiguity and nonidentifiability in the statistical analysis of neural codes. </w:t>
      </w:r>
      <w:r w:rsidRPr="0065341F">
        <w:rPr>
          <w:rFonts w:cs="Open Sans"/>
          <w:i/>
          <w:iCs/>
          <w:noProof/>
          <w:szCs w:val="24"/>
        </w:rPr>
        <w:t>Proceedings of the National Academy of Sciences</w:t>
      </w:r>
      <w:r w:rsidRPr="0065341F">
        <w:rPr>
          <w:rFonts w:cs="Open Sans"/>
          <w:noProof/>
          <w:szCs w:val="24"/>
        </w:rPr>
        <w:t xml:space="preserve">, </w:t>
      </w:r>
      <w:r w:rsidRPr="0065341F">
        <w:rPr>
          <w:rFonts w:cs="Open Sans"/>
          <w:i/>
          <w:iCs/>
          <w:noProof/>
          <w:szCs w:val="24"/>
        </w:rPr>
        <w:t>112</w:t>
      </w:r>
      <w:r w:rsidRPr="0065341F">
        <w:rPr>
          <w:rFonts w:cs="Open Sans"/>
          <w:noProof/>
          <w:szCs w:val="24"/>
        </w:rPr>
        <w:t>(20), 6455–6460. https://doi.org/10.1073/PNAS.1506400112</w:t>
      </w:r>
    </w:p>
    <w:p w14:paraId="67FCEEE5"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65341F">
        <w:rPr>
          <w:rFonts w:cs="Open Sans"/>
          <w:i/>
          <w:iCs/>
          <w:noProof/>
          <w:szCs w:val="24"/>
        </w:rPr>
        <w:t>Sādhanā</w:t>
      </w:r>
      <w:r w:rsidRPr="0065341F">
        <w:rPr>
          <w:rFonts w:cs="Open Sans"/>
          <w:noProof/>
          <w:szCs w:val="24"/>
        </w:rPr>
        <w:t xml:space="preserve">, </w:t>
      </w:r>
      <w:r w:rsidRPr="0065341F">
        <w:rPr>
          <w:rFonts w:cs="Open Sans"/>
          <w:i/>
          <w:iCs/>
          <w:noProof/>
          <w:szCs w:val="24"/>
        </w:rPr>
        <w:t>41</w:t>
      </w:r>
      <w:r w:rsidRPr="0065341F">
        <w:rPr>
          <w:rFonts w:cs="Open Sans"/>
          <w:noProof/>
          <w:szCs w:val="24"/>
        </w:rPr>
        <w:t>(12), 1473–1490. https://doi.org/10.1007/s12046-016-0562-z</w:t>
      </w:r>
    </w:p>
    <w:p w14:paraId="6D65BCC0"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65341F">
        <w:rPr>
          <w:rFonts w:cs="Open Sans"/>
          <w:i/>
          <w:iCs/>
          <w:noProof/>
          <w:szCs w:val="24"/>
        </w:rPr>
        <w:t>Journal of Neurophysiology</w:t>
      </w:r>
      <w:r w:rsidRPr="0065341F">
        <w:rPr>
          <w:rFonts w:cs="Open Sans"/>
          <w:noProof/>
          <w:szCs w:val="24"/>
        </w:rPr>
        <w:t xml:space="preserve">, </w:t>
      </w:r>
      <w:r w:rsidRPr="0065341F">
        <w:rPr>
          <w:rFonts w:cs="Open Sans"/>
          <w:i/>
          <w:iCs/>
          <w:noProof/>
          <w:szCs w:val="24"/>
        </w:rPr>
        <w:t>92</w:t>
      </w:r>
      <w:r w:rsidRPr="0065341F">
        <w:rPr>
          <w:rFonts w:cs="Open Sans"/>
          <w:noProof/>
          <w:szCs w:val="24"/>
        </w:rPr>
        <w:t>(1), 600–608. https://doi.org/10.1152/jn.01170.2003</w:t>
      </w:r>
    </w:p>
    <w:p w14:paraId="730711BA"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Brillinger, D. R. (1988). Maximum likelihood analysis of spike trains of interacting nerve cells. </w:t>
      </w:r>
      <w:r w:rsidRPr="0065341F">
        <w:rPr>
          <w:rFonts w:cs="Open Sans"/>
          <w:i/>
          <w:iCs/>
          <w:noProof/>
          <w:szCs w:val="24"/>
        </w:rPr>
        <w:t>Biological Cybernetics</w:t>
      </w:r>
      <w:r w:rsidRPr="0065341F">
        <w:rPr>
          <w:rFonts w:cs="Open Sans"/>
          <w:noProof/>
          <w:szCs w:val="24"/>
        </w:rPr>
        <w:t xml:space="preserve">, </w:t>
      </w:r>
      <w:r w:rsidRPr="0065341F">
        <w:rPr>
          <w:rFonts w:cs="Open Sans"/>
          <w:i/>
          <w:iCs/>
          <w:noProof/>
          <w:szCs w:val="24"/>
        </w:rPr>
        <w:t>59</w:t>
      </w:r>
      <w:r w:rsidRPr="0065341F">
        <w:rPr>
          <w:rFonts w:cs="Open Sans"/>
          <w:noProof/>
          <w:szCs w:val="24"/>
        </w:rPr>
        <w:t>(3), 189–200. https://doi.org/10.1007/BF00318010</w:t>
      </w:r>
    </w:p>
    <w:p w14:paraId="713FEFB3"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Brillinger, D. R. (1992). Nerve Cell Spike Train Data Analysis: A Progression of Technique. </w:t>
      </w:r>
      <w:r w:rsidRPr="0065341F">
        <w:rPr>
          <w:rFonts w:cs="Open Sans"/>
          <w:i/>
          <w:iCs/>
          <w:noProof/>
          <w:szCs w:val="24"/>
        </w:rPr>
        <w:t>Journal of the American Statistical Association</w:t>
      </w:r>
      <w:r w:rsidRPr="0065341F">
        <w:rPr>
          <w:rFonts w:cs="Open Sans"/>
          <w:noProof/>
          <w:szCs w:val="24"/>
        </w:rPr>
        <w:t xml:space="preserve">, </w:t>
      </w:r>
      <w:r w:rsidRPr="0065341F">
        <w:rPr>
          <w:rFonts w:cs="Open Sans"/>
          <w:i/>
          <w:iCs/>
          <w:noProof/>
          <w:szCs w:val="24"/>
        </w:rPr>
        <w:t>87</w:t>
      </w:r>
      <w:r w:rsidRPr="0065341F">
        <w:rPr>
          <w:rFonts w:cs="Open Sans"/>
          <w:noProof/>
          <w:szCs w:val="24"/>
        </w:rPr>
        <w:t>(418), 260. https://doi.org/10.2307/2290256</w:t>
      </w:r>
    </w:p>
    <w:p w14:paraId="3CDB8BD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Brown, E. N., Nguyen, D. P., Frank, L. M., Wilson, M. A., &amp; Solo, V. (2001). An analysis of neural receptive field plasticity by point process adaptive filtering. </w:t>
      </w:r>
      <w:r w:rsidRPr="0065341F">
        <w:rPr>
          <w:rFonts w:cs="Open Sans"/>
          <w:i/>
          <w:iCs/>
          <w:noProof/>
          <w:szCs w:val="24"/>
        </w:rPr>
        <w:t>Proceedings of the National Academy of Sciences</w:t>
      </w:r>
      <w:r w:rsidRPr="0065341F">
        <w:rPr>
          <w:rFonts w:cs="Open Sans"/>
          <w:noProof/>
          <w:szCs w:val="24"/>
        </w:rPr>
        <w:t xml:space="preserve">, </w:t>
      </w:r>
      <w:r w:rsidRPr="0065341F">
        <w:rPr>
          <w:rFonts w:cs="Open Sans"/>
          <w:i/>
          <w:iCs/>
          <w:noProof/>
          <w:szCs w:val="24"/>
        </w:rPr>
        <w:t>98</w:t>
      </w:r>
      <w:r w:rsidRPr="0065341F">
        <w:rPr>
          <w:rFonts w:cs="Open Sans"/>
          <w:noProof/>
          <w:szCs w:val="24"/>
        </w:rPr>
        <w:t>(21), 12261–12266. https://doi.org/10.1073/PNAS.201409398</w:t>
      </w:r>
    </w:p>
    <w:p w14:paraId="4D9124B4"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Carandini, M., Horton, J. C., &amp; Sincich, L. C. (2007). Thalamic filtering of retinal spike trains by postsynaptic summation. </w:t>
      </w:r>
      <w:r w:rsidRPr="0065341F">
        <w:rPr>
          <w:rFonts w:cs="Open Sans"/>
          <w:i/>
          <w:iCs/>
          <w:noProof/>
          <w:szCs w:val="24"/>
        </w:rPr>
        <w:t>Journal of Vision</w:t>
      </w:r>
      <w:r w:rsidRPr="0065341F">
        <w:rPr>
          <w:rFonts w:cs="Open Sans"/>
          <w:noProof/>
          <w:szCs w:val="24"/>
        </w:rPr>
        <w:t xml:space="preserve">, </w:t>
      </w:r>
      <w:r w:rsidRPr="0065341F">
        <w:rPr>
          <w:rFonts w:cs="Open Sans"/>
          <w:i/>
          <w:iCs/>
          <w:noProof/>
          <w:szCs w:val="24"/>
        </w:rPr>
        <w:t>7</w:t>
      </w:r>
      <w:r w:rsidRPr="0065341F">
        <w:rPr>
          <w:rFonts w:cs="Open Sans"/>
          <w:noProof/>
          <w:szCs w:val="24"/>
        </w:rPr>
        <w:t>(14), 20–20. https://doi.org/10.1167/7.14.20</w:t>
      </w:r>
    </w:p>
    <w:p w14:paraId="5439E68E"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Chan, R. H. M., Song, D., &amp; Berger, T. W. (2008). Tracking temporal evolution of nonlinear dynamics in hippocampus using time-varying volterra kernels. </w:t>
      </w:r>
      <w:r w:rsidRPr="0065341F">
        <w:rPr>
          <w:rFonts w:cs="Open Sans"/>
          <w:i/>
          <w:iCs/>
          <w:noProof/>
          <w:szCs w:val="24"/>
        </w:rPr>
        <w:t>Conference Proceedings : ... Annual International Conference of the IEEE Engineering in Medicine and Biology Society. IEEE Engineering in Medicine and Biology Society. Conference</w:t>
      </w:r>
      <w:r w:rsidRPr="0065341F">
        <w:rPr>
          <w:rFonts w:cs="Open Sans"/>
          <w:noProof/>
          <w:szCs w:val="24"/>
        </w:rPr>
        <w:t xml:space="preserve">, </w:t>
      </w:r>
      <w:r w:rsidRPr="0065341F">
        <w:rPr>
          <w:rFonts w:cs="Open Sans"/>
          <w:i/>
          <w:iCs/>
          <w:noProof/>
          <w:szCs w:val="24"/>
        </w:rPr>
        <w:t>2008</w:t>
      </w:r>
      <w:r w:rsidRPr="0065341F">
        <w:rPr>
          <w:rFonts w:cs="Open Sans"/>
          <w:noProof/>
          <w:szCs w:val="24"/>
        </w:rPr>
        <w:t>, 4996–4999. https://doi.org/10.1109/IEMBS.2008.4650336</w:t>
      </w:r>
    </w:p>
    <w:p w14:paraId="4C4EB545"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Costa, R., Sjostrom, P. J., &amp; van Rossum, M. (2013). Probabilistic inference of short-term synaptic plasticity in neocortical microcircuits. </w:t>
      </w:r>
      <w:r w:rsidRPr="0065341F">
        <w:rPr>
          <w:rFonts w:cs="Open Sans"/>
          <w:i/>
          <w:iCs/>
          <w:noProof/>
          <w:szCs w:val="24"/>
        </w:rPr>
        <w:t>Frontiers in Computational Neuroscience</w:t>
      </w:r>
      <w:r w:rsidRPr="0065341F">
        <w:rPr>
          <w:rFonts w:cs="Open Sans"/>
          <w:noProof/>
          <w:szCs w:val="24"/>
        </w:rPr>
        <w:t xml:space="preserve">, </w:t>
      </w:r>
      <w:r w:rsidRPr="0065341F">
        <w:rPr>
          <w:rFonts w:cs="Open Sans"/>
          <w:i/>
          <w:iCs/>
          <w:noProof/>
          <w:szCs w:val="24"/>
        </w:rPr>
        <w:t>7</w:t>
      </w:r>
      <w:r w:rsidRPr="0065341F">
        <w:rPr>
          <w:rFonts w:cs="Open Sans"/>
          <w:noProof/>
          <w:szCs w:val="24"/>
        </w:rPr>
        <w:t>, 75. https://doi.org/10.3389/fncom.2013.00075</w:t>
      </w:r>
    </w:p>
    <w:p w14:paraId="028CF030"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Csicsvari, J., Hirase, H., Czurko, A., &amp; Buzsáki, G. (1998). Reliability and state dependence of pyramidal cell-interneuron synapses in the hippocampus: An ensemble approach in the behaving rat. </w:t>
      </w:r>
      <w:r w:rsidRPr="0065341F">
        <w:rPr>
          <w:rFonts w:cs="Open Sans"/>
          <w:i/>
          <w:iCs/>
          <w:noProof/>
          <w:szCs w:val="24"/>
        </w:rPr>
        <w:t>Neuron</w:t>
      </w:r>
      <w:r w:rsidRPr="0065341F">
        <w:rPr>
          <w:rFonts w:cs="Open Sans"/>
          <w:noProof/>
          <w:szCs w:val="24"/>
        </w:rPr>
        <w:t xml:space="preserve">, </w:t>
      </w:r>
      <w:r w:rsidRPr="0065341F">
        <w:rPr>
          <w:rFonts w:cs="Open Sans"/>
          <w:i/>
          <w:iCs/>
          <w:noProof/>
          <w:szCs w:val="24"/>
        </w:rPr>
        <w:t>21</w:t>
      </w:r>
      <w:r w:rsidRPr="0065341F">
        <w:rPr>
          <w:rFonts w:cs="Open Sans"/>
          <w:noProof/>
          <w:szCs w:val="24"/>
        </w:rPr>
        <w:t>(1), 179–189. https://doi.org/10.1016/S0896-6273(00)80525-5</w:t>
      </w:r>
    </w:p>
    <w:p w14:paraId="73E705E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Deperrois, N., &amp; Graupner, M. (2020). Short-term depression and long-term plasticity together tune sensitive range of synaptic plasticity. </w:t>
      </w:r>
      <w:r w:rsidRPr="0065341F">
        <w:rPr>
          <w:rFonts w:cs="Open Sans"/>
          <w:i/>
          <w:iCs/>
          <w:noProof/>
          <w:szCs w:val="24"/>
        </w:rPr>
        <w:t>PLOS Computational Biology</w:t>
      </w:r>
      <w:r w:rsidRPr="0065341F">
        <w:rPr>
          <w:rFonts w:cs="Open Sans"/>
          <w:noProof/>
          <w:szCs w:val="24"/>
        </w:rPr>
        <w:t xml:space="preserve">, </w:t>
      </w:r>
      <w:r w:rsidRPr="0065341F">
        <w:rPr>
          <w:rFonts w:cs="Open Sans"/>
          <w:i/>
          <w:iCs/>
          <w:noProof/>
          <w:szCs w:val="24"/>
        </w:rPr>
        <w:t>16</w:t>
      </w:r>
      <w:r w:rsidRPr="0065341F">
        <w:rPr>
          <w:rFonts w:cs="Open Sans"/>
          <w:noProof/>
          <w:szCs w:val="24"/>
        </w:rPr>
        <w:t>(9), 1–25. https://doi.org/10.1371/journal.pcbi.1008265</w:t>
      </w:r>
    </w:p>
    <w:p w14:paraId="00DB408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Du, Y., &amp; Varadhan, R. (2020). SQUAREM: An R Package for Off-the-Shelf Acceleration of </w:t>
      </w:r>
      <w:r w:rsidRPr="0065341F">
        <w:rPr>
          <w:rFonts w:cs="Open Sans"/>
          <w:noProof/>
          <w:szCs w:val="24"/>
        </w:rPr>
        <w:lastRenderedPageBreak/>
        <w:t xml:space="preserve">EM, MM and Other EM-Like Monotone Algorithms. </w:t>
      </w:r>
      <w:r w:rsidRPr="0065341F">
        <w:rPr>
          <w:rFonts w:cs="Open Sans"/>
          <w:i/>
          <w:iCs/>
          <w:noProof/>
          <w:szCs w:val="24"/>
        </w:rPr>
        <w:t xml:space="preserve">Journal of Statistical Software; Vol 1, Issue 7 (2020)  </w:t>
      </w:r>
      <w:r w:rsidRPr="0065341F">
        <w:rPr>
          <w:rFonts w:cs="Open Sans"/>
          <w:noProof/>
          <w:szCs w:val="24"/>
        </w:rPr>
        <w:t>. https://doi.org/10.18637/jss.v092.i07</w:t>
      </w:r>
    </w:p>
    <w:p w14:paraId="7648178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Eden, U. T., Frank, L. M., Barbieri, R., Solo, V., &amp; Brown, E. N. (2004). Dynamic Analysis of Neural Encoding by Point Process Adaptive Filtering. </w:t>
      </w:r>
      <w:r w:rsidRPr="0065341F">
        <w:rPr>
          <w:rFonts w:cs="Open Sans"/>
          <w:i/>
          <w:iCs/>
          <w:noProof/>
          <w:szCs w:val="24"/>
        </w:rPr>
        <w:t>Neural Computation</w:t>
      </w:r>
      <w:r w:rsidRPr="0065341F">
        <w:rPr>
          <w:rFonts w:cs="Open Sans"/>
          <w:noProof/>
          <w:szCs w:val="24"/>
        </w:rPr>
        <w:t xml:space="preserve">, </w:t>
      </w:r>
      <w:r w:rsidRPr="0065341F">
        <w:rPr>
          <w:rFonts w:cs="Open Sans"/>
          <w:i/>
          <w:iCs/>
          <w:noProof/>
          <w:szCs w:val="24"/>
        </w:rPr>
        <w:t>16</w:t>
      </w:r>
      <w:r w:rsidRPr="0065341F">
        <w:rPr>
          <w:rFonts w:cs="Open Sans"/>
          <w:noProof/>
          <w:szCs w:val="24"/>
        </w:rPr>
        <w:t>(5), 971–998. https://doi.org/10.1162/089976604773135069</w:t>
      </w:r>
    </w:p>
    <w:p w14:paraId="46BC23C9"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English, D. F., McKenzie, S., Evans, T., Kim, K., Yoon, E., &amp; Buzsáki, G. (2017). Pyramidal Cell-Interneuron Circuit Architecture and Dynamics in Hippocampal Networks. </w:t>
      </w:r>
      <w:r w:rsidRPr="0065341F">
        <w:rPr>
          <w:rFonts w:cs="Open Sans"/>
          <w:i/>
          <w:iCs/>
          <w:noProof/>
          <w:szCs w:val="24"/>
        </w:rPr>
        <w:t>Neuron</w:t>
      </w:r>
      <w:r w:rsidRPr="0065341F">
        <w:rPr>
          <w:rFonts w:cs="Open Sans"/>
          <w:noProof/>
          <w:szCs w:val="24"/>
        </w:rPr>
        <w:t xml:space="preserve">, </w:t>
      </w:r>
      <w:r w:rsidRPr="0065341F">
        <w:rPr>
          <w:rFonts w:cs="Open Sans"/>
          <w:i/>
          <w:iCs/>
          <w:noProof/>
          <w:szCs w:val="24"/>
        </w:rPr>
        <w:t>96</w:t>
      </w:r>
      <w:r w:rsidRPr="0065341F">
        <w:rPr>
          <w:rFonts w:cs="Open Sans"/>
          <w:noProof/>
          <w:szCs w:val="24"/>
        </w:rPr>
        <w:t>(2), 505-520.e7. https://doi.org/10.1016/j.neuron.2017.09.033</w:t>
      </w:r>
    </w:p>
    <w:p w14:paraId="3AB5B7C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Fetz, E., Toyama, K., &amp; Smith, W. (1991). </w:t>
      </w:r>
      <w:r w:rsidRPr="0065341F">
        <w:rPr>
          <w:rFonts w:cs="Open Sans"/>
          <w:i/>
          <w:iCs/>
          <w:noProof/>
          <w:szCs w:val="24"/>
        </w:rPr>
        <w:t>Synaptic Interactions between Cortical Neurons</w:t>
      </w:r>
      <w:r w:rsidRPr="0065341F">
        <w:rPr>
          <w:rFonts w:cs="Open Sans"/>
          <w:noProof/>
          <w:szCs w:val="24"/>
        </w:rPr>
        <w:t xml:space="preserve"> (pp. 1–47). Springer, Boston, MA. https://doi.org/10.1007/978-1-4615-6622-9_1</w:t>
      </w:r>
    </w:p>
    <w:p w14:paraId="68590EE2"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Fujisawa, S., Amarasingham, A., Harrison, M. T., &amp; Buzsáki, G. (2008). Behavior-dependent short-term assembly dynamics in the medial prefrontal cortex. </w:t>
      </w:r>
      <w:r w:rsidRPr="0065341F">
        <w:rPr>
          <w:rFonts w:cs="Open Sans"/>
          <w:i/>
          <w:iCs/>
          <w:noProof/>
          <w:szCs w:val="24"/>
        </w:rPr>
        <w:t>Nature Neuroscience</w:t>
      </w:r>
      <w:r w:rsidRPr="0065341F">
        <w:rPr>
          <w:rFonts w:cs="Open Sans"/>
          <w:noProof/>
          <w:szCs w:val="24"/>
        </w:rPr>
        <w:t xml:space="preserve">, </w:t>
      </w:r>
      <w:r w:rsidRPr="0065341F">
        <w:rPr>
          <w:rFonts w:cs="Open Sans"/>
          <w:i/>
          <w:iCs/>
          <w:noProof/>
          <w:szCs w:val="24"/>
        </w:rPr>
        <w:t>11</w:t>
      </w:r>
      <w:r w:rsidRPr="0065341F">
        <w:rPr>
          <w:rFonts w:cs="Open Sans"/>
          <w:noProof/>
          <w:szCs w:val="24"/>
        </w:rPr>
        <w:t>(7), 823–833. https://doi.org/10.1038/nn.2134</w:t>
      </w:r>
    </w:p>
    <w:p w14:paraId="3B9CE505"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Gao, Y., Buesing, L., Shenoy, K. V, &amp; Cunningham, J. P. (2015). High-dimensional neural spike train analysis with generalized count linear dynamical systems. In </w:t>
      </w:r>
      <w:r w:rsidRPr="0065341F">
        <w:rPr>
          <w:rFonts w:cs="Open Sans"/>
          <w:i/>
          <w:iCs/>
          <w:noProof/>
          <w:szCs w:val="24"/>
        </w:rPr>
        <w:t>Advances in Neural Information Processing Systems</w:t>
      </w:r>
      <w:r w:rsidRPr="0065341F">
        <w:rPr>
          <w:rFonts w:cs="Open Sans"/>
          <w:noProof/>
          <w:szCs w:val="24"/>
        </w:rPr>
        <w:t xml:space="preserve"> (Vol. 28).</w:t>
      </w:r>
    </w:p>
    <w:p w14:paraId="0D0AC065"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Ghanbari, A., Malyshev, A., Volgushev, M., &amp; Stevenson, I. H. (2017). Estimating short-term synaptic plasticity from pre- and postsynaptic spiking. </w:t>
      </w:r>
      <w:r w:rsidRPr="0065341F">
        <w:rPr>
          <w:rFonts w:cs="Open Sans"/>
          <w:i/>
          <w:iCs/>
          <w:noProof/>
          <w:szCs w:val="24"/>
        </w:rPr>
        <w:t>PLOS Computational Biology</w:t>
      </w:r>
      <w:r w:rsidRPr="0065341F">
        <w:rPr>
          <w:rFonts w:cs="Open Sans"/>
          <w:noProof/>
          <w:szCs w:val="24"/>
        </w:rPr>
        <w:t xml:space="preserve">, </w:t>
      </w:r>
      <w:r w:rsidRPr="0065341F">
        <w:rPr>
          <w:rFonts w:cs="Open Sans"/>
          <w:i/>
          <w:iCs/>
          <w:noProof/>
          <w:szCs w:val="24"/>
        </w:rPr>
        <w:t>13</w:t>
      </w:r>
      <w:r w:rsidRPr="0065341F">
        <w:rPr>
          <w:rFonts w:cs="Open Sans"/>
          <w:noProof/>
          <w:szCs w:val="24"/>
        </w:rPr>
        <w:t>(9), e1005738. https://doi.org/10.1371/journal.pcbi.1005738</w:t>
      </w:r>
    </w:p>
    <w:p w14:paraId="7083926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Ghanbari, A., Ren, N., Keine, C., Stoelzel, C., Englitz, B., Swadlow, H. A., &amp; Stevenson, I. H. (2020). Modeling the Short-Term Dynamics of in Vivo Excitatory Spike Transmission. </w:t>
      </w:r>
      <w:r w:rsidRPr="0065341F">
        <w:rPr>
          <w:rFonts w:cs="Open Sans"/>
          <w:i/>
          <w:iCs/>
          <w:noProof/>
          <w:szCs w:val="24"/>
        </w:rPr>
        <w:t>Journal of Neuroscience</w:t>
      </w:r>
      <w:r w:rsidRPr="0065341F">
        <w:rPr>
          <w:rFonts w:cs="Open Sans"/>
          <w:noProof/>
          <w:szCs w:val="24"/>
        </w:rPr>
        <w:t xml:space="preserve">, </w:t>
      </w:r>
      <w:r w:rsidRPr="0065341F">
        <w:rPr>
          <w:rFonts w:cs="Open Sans"/>
          <w:i/>
          <w:iCs/>
          <w:noProof/>
          <w:szCs w:val="24"/>
        </w:rPr>
        <w:t>40</w:t>
      </w:r>
      <w:r w:rsidRPr="0065341F">
        <w:rPr>
          <w:rFonts w:cs="Open Sans"/>
          <w:noProof/>
          <w:szCs w:val="24"/>
        </w:rPr>
        <w:t>(21), 4185–4202. https://doi.org/10.1523/JNEUROSCI.1482-19.2020</w:t>
      </w:r>
    </w:p>
    <w:p w14:paraId="029507C3"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Graupner, M., &amp; Brunel, N. (2012). Calcium-based plasticity model explains sensitivity of synaptic changes to spike pattern, rate, and dendritic location. </w:t>
      </w:r>
      <w:r w:rsidRPr="0065341F">
        <w:rPr>
          <w:rFonts w:cs="Open Sans"/>
          <w:i/>
          <w:iCs/>
          <w:noProof/>
          <w:szCs w:val="24"/>
        </w:rPr>
        <w:t>Proceedings of the National Academy of Sciences</w:t>
      </w:r>
      <w:r w:rsidRPr="0065341F">
        <w:rPr>
          <w:rFonts w:cs="Open Sans"/>
          <w:noProof/>
          <w:szCs w:val="24"/>
        </w:rPr>
        <w:t xml:space="preserve">, </w:t>
      </w:r>
      <w:r w:rsidRPr="0065341F">
        <w:rPr>
          <w:rFonts w:cs="Open Sans"/>
          <w:i/>
          <w:iCs/>
          <w:noProof/>
          <w:szCs w:val="24"/>
        </w:rPr>
        <w:t>109</w:t>
      </w:r>
      <w:r w:rsidRPr="0065341F">
        <w:rPr>
          <w:rFonts w:cs="Open Sans"/>
          <w:noProof/>
          <w:szCs w:val="24"/>
        </w:rPr>
        <w:t>(10), 3991–3996. https://doi.org/10.1073/pnas.1109359109</w:t>
      </w:r>
    </w:p>
    <w:p w14:paraId="2A57851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Harris, K. D., Csicsvari, J., Hirase, H., Dragoi, G., &amp; Buzsáki, G. (2003). Organization of cell assemblies in the hippocampus. </w:t>
      </w:r>
      <w:r w:rsidRPr="0065341F">
        <w:rPr>
          <w:rFonts w:cs="Open Sans"/>
          <w:i/>
          <w:iCs/>
          <w:noProof/>
          <w:szCs w:val="24"/>
        </w:rPr>
        <w:t>Nature</w:t>
      </w:r>
      <w:r w:rsidRPr="0065341F">
        <w:rPr>
          <w:rFonts w:cs="Open Sans"/>
          <w:noProof/>
          <w:szCs w:val="24"/>
        </w:rPr>
        <w:t xml:space="preserve">, </w:t>
      </w:r>
      <w:r w:rsidRPr="0065341F">
        <w:rPr>
          <w:rFonts w:cs="Open Sans"/>
          <w:i/>
          <w:iCs/>
          <w:noProof/>
          <w:szCs w:val="24"/>
        </w:rPr>
        <w:t>424</w:t>
      </w:r>
      <w:r w:rsidRPr="0065341F">
        <w:rPr>
          <w:rFonts w:cs="Open Sans"/>
          <w:noProof/>
          <w:szCs w:val="24"/>
        </w:rPr>
        <w:t>(6948), 552–556.</w:t>
      </w:r>
    </w:p>
    <w:p w14:paraId="7A9A184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Kelly, R. C., Smith, M. A., Kass, R. E., &amp; Lee, T. S. (2010). Local field potentials indicate network state and account for neuronal response variability. </w:t>
      </w:r>
      <w:r w:rsidRPr="0065341F">
        <w:rPr>
          <w:rFonts w:cs="Open Sans"/>
          <w:i/>
          <w:iCs/>
          <w:noProof/>
          <w:szCs w:val="24"/>
        </w:rPr>
        <w:t>Journal of Computational Neuroscience</w:t>
      </w:r>
      <w:r w:rsidRPr="0065341F">
        <w:rPr>
          <w:rFonts w:cs="Open Sans"/>
          <w:noProof/>
          <w:szCs w:val="24"/>
        </w:rPr>
        <w:t xml:space="preserve">, </w:t>
      </w:r>
      <w:r w:rsidRPr="0065341F">
        <w:rPr>
          <w:rFonts w:cs="Open Sans"/>
          <w:i/>
          <w:iCs/>
          <w:noProof/>
          <w:szCs w:val="24"/>
        </w:rPr>
        <w:t>29</w:t>
      </w:r>
      <w:r w:rsidRPr="0065341F">
        <w:rPr>
          <w:rFonts w:cs="Open Sans"/>
          <w:noProof/>
          <w:szCs w:val="24"/>
        </w:rPr>
        <w:t>(3), 567–579. https://doi.org/10.1007/s10827-009-0208-9</w:t>
      </w:r>
    </w:p>
    <w:p w14:paraId="04A33B5C"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Kobayashi, R., Kurita, S., Kurth, A., Kitano, K., Mizuseki, K., Diesmann, M., Richmond, B. J., &amp; Shinomoto, S. (2019). Reconstructing neuronal circuitry from parallel spike trains. </w:t>
      </w:r>
      <w:r w:rsidRPr="0065341F">
        <w:rPr>
          <w:rFonts w:cs="Open Sans"/>
          <w:i/>
          <w:iCs/>
          <w:noProof/>
          <w:szCs w:val="24"/>
        </w:rPr>
        <w:t>Nature Communications</w:t>
      </w:r>
      <w:r w:rsidRPr="0065341F">
        <w:rPr>
          <w:rFonts w:cs="Open Sans"/>
          <w:noProof/>
          <w:szCs w:val="24"/>
        </w:rPr>
        <w:t xml:space="preserve">, </w:t>
      </w:r>
      <w:r w:rsidRPr="0065341F">
        <w:rPr>
          <w:rFonts w:cs="Open Sans"/>
          <w:i/>
          <w:iCs/>
          <w:noProof/>
          <w:szCs w:val="24"/>
        </w:rPr>
        <w:t>10</w:t>
      </w:r>
      <w:r w:rsidRPr="0065341F">
        <w:rPr>
          <w:rFonts w:cs="Open Sans"/>
          <w:noProof/>
          <w:szCs w:val="24"/>
        </w:rPr>
        <w:t>(1), 4468. https://doi.org/10.1038/s41467-019-12225-2</w:t>
      </w:r>
    </w:p>
    <w:p w14:paraId="0528F5C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Linderman, S., Stock, C. H., &amp; Adams, R. P. (2014). A framework for studying synaptic plasticity with neural spike train data. In Z. Ghahramani, M. Welling, C. Cortes, N. Lawrence, &amp; K. Q. Weinberger (Eds.), </w:t>
      </w:r>
      <w:r w:rsidRPr="0065341F">
        <w:rPr>
          <w:rFonts w:cs="Open Sans"/>
          <w:i/>
          <w:iCs/>
          <w:noProof/>
          <w:szCs w:val="24"/>
        </w:rPr>
        <w:t>Advances in Neural Information Processing Systems</w:t>
      </w:r>
      <w:r w:rsidRPr="0065341F">
        <w:rPr>
          <w:rFonts w:cs="Open Sans"/>
          <w:noProof/>
          <w:szCs w:val="24"/>
        </w:rPr>
        <w:t xml:space="preserve"> (Vol. 27, pp. 2330–2338). Curran Associates, Inc. </w:t>
      </w:r>
      <w:r w:rsidRPr="0065341F">
        <w:rPr>
          <w:rFonts w:cs="Open Sans"/>
          <w:noProof/>
          <w:szCs w:val="24"/>
        </w:rPr>
        <w:lastRenderedPageBreak/>
        <w:t>https://proceedings.neurips.cc/paper/2014/file/4122cb13c7a474c1976c9706ae36521d-Paper.pdf</w:t>
      </w:r>
    </w:p>
    <w:p w14:paraId="0F6A1729"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Mantel, G. W. H., &amp; Lemon, R. N. (1987). Cross-correlation reveals facilitation of single motor units in thenar muscles by single corticospinal neurones in the conscious monkey. </w:t>
      </w:r>
      <w:r w:rsidRPr="0065341F">
        <w:rPr>
          <w:rFonts w:cs="Open Sans"/>
          <w:i/>
          <w:iCs/>
          <w:noProof/>
          <w:szCs w:val="24"/>
        </w:rPr>
        <w:t>Neuroscience Letters</w:t>
      </w:r>
      <w:r w:rsidRPr="0065341F">
        <w:rPr>
          <w:rFonts w:cs="Open Sans"/>
          <w:noProof/>
          <w:szCs w:val="24"/>
        </w:rPr>
        <w:t xml:space="preserve">, </w:t>
      </w:r>
      <w:r w:rsidRPr="0065341F">
        <w:rPr>
          <w:rFonts w:cs="Open Sans"/>
          <w:i/>
          <w:iCs/>
          <w:noProof/>
          <w:szCs w:val="24"/>
        </w:rPr>
        <w:t>77</w:t>
      </w:r>
      <w:r w:rsidRPr="0065341F">
        <w:rPr>
          <w:rFonts w:cs="Open Sans"/>
          <w:noProof/>
          <w:szCs w:val="24"/>
        </w:rPr>
        <w:t>(1), 113–118. https://doi.org/10.1016/0304-3940(87)90617-3</w:t>
      </w:r>
    </w:p>
    <w:p w14:paraId="74072C06"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Okatan, M., Wilson, M. A., &amp; Brown, E. N. (2005). Analyzing Functional Connectivity Using a Network Likelihood Model of Ensemble Neural Spiking Activity. </w:t>
      </w:r>
      <w:r w:rsidRPr="0065341F">
        <w:rPr>
          <w:rFonts w:cs="Open Sans"/>
          <w:i/>
          <w:iCs/>
          <w:noProof/>
          <w:szCs w:val="24"/>
        </w:rPr>
        <w:t>Neural Computation</w:t>
      </w:r>
      <w:r w:rsidRPr="0065341F">
        <w:rPr>
          <w:rFonts w:cs="Open Sans"/>
          <w:noProof/>
          <w:szCs w:val="24"/>
        </w:rPr>
        <w:t xml:space="preserve">, </w:t>
      </w:r>
      <w:r w:rsidRPr="0065341F">
        <w:rPr>
          <w:rFonts w:cs="Open Sans"/>
          <w:i/>
          <w:iCs/>
          <w:noProof/>
          <w:szCs w:val="24"/>
        </w:rPr>
        <w:t>17</w:t>
      </w:r>
      <w:r w:rsidRPr="0065341F">
        <w:rPr>
          <w:rFonts w:cs="Open Sans"/>
          <w:noProof/>
          <w:szCs w:val="24"/>
        </w:rPr>
        <w:t>(9), 1927–1961.</w:t>
      </w:r>
    </w:p>
    <w:p w14:paraId="5230E1D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Paninski, L., Ahmadian, Y., Ferreira, D. G., Koyama, S., Rahnama Rad, K., Vidne, M., Vogelstein, J., &amp; Wu, W. (2010). A new look at state-space models for neural data. In </w:t>
      </w:r>
      <w:r w:rsidRPr="0065341F">
        <w:rPr>
          <w:rFonts w:cs="Open Sans"/>
          <w:i/>
          <w:iCs/>
          <w:noProof/>
          <w:szCs w:val="24"/>
        </w:rPr>
        <w:t>Journal of Computational Neuroscience</w:t>
      </w:r>
      <w:r w:rsidRPr="0065341F">
        <w:rPr>
          <w:rFonts w:cs="Open Sans"/>
          <w:noProof/>
          <w:szCs w:val="24"/>
        </w:rPr>
        <w:t xml:space="preserve"> (Vol. 29, Issues 1–2, pp. 107–126). Springer. https://doi.org/10.1007/s10827-009-0179-x</w:t>
      </w:r>
    </w:p>
    <w:p w14:paraId="38557C2E"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Perkel, D. H., Gerstein, G. L., &amp; Moore, G. P. (1967). Neuronal Spike Trains and Stochastic Point Processes: II. Simultaneous Spike Trains. </w:t>
      </w:r>
      <w:r w:rsidRPr="0065341F">
        <w:rPr>
          <w:rFonts w:cs="Open Sans"/>
          <w:i/>
          <w:iCs/>
          <w:noProof/>
          <w:szCs w:val="24"/>
        </w:rPr>
        <w:t>Biophysical Journal</w:t>
      </w:r>
      <w:r w:rsidRPr="0065341F">
        <w:rPr>
          <w:rFonts w:cs="Open Sans"/>
          <w:noProof/>
          <w:szCs w:val="24"/>
        </w:rPr>
        <w:t xml:space="preserve">, </w:t>
      </w:r>
      <w:r w:rsidRPr="0065341F">
        <w:rPr>
          <w:rFonts w:cs="Open Sans"/>
          <w:i/>
          <w:iCs/>
          <w:noProof/>
          <w:szCs w:val="24"/>
        </w:rPr>
        <w:t>7</w:t>
      </w:r>
      <w:r w:rsidRPr="0065341F">
        <w:rPr>
          <w:rFonts w:cs="Open Sans"/>
          <w:noProof/>
          <w:szCs w:val="24"/>
        </w:rPr>
        <w:t>(4), 419–440. https://doi.org/10.1016/S0006-3495(67)86597-4</w:t>
      </w:r>
    </w:p>
    <w:p w14:paraId="4289C096"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Pillow, J. W., &amp; Scott, J. G. (2012). Fully Bayesian inference for neural models with negative-binomial spiking. In </w:t>
      </w:r>
      <w:r w:rsidRPr="0065341F">
        <w:rPr>
          <w:rFonts w:cs="Open Sans"/>
          <w:i/>
          <w:iCs/>
          <w:noProof/>
          <w:szCs w:val="24"/>
        </w:rPr>
        <w:t>Advances in Neural Information Processing Systems</w:t>
      </w:r>
      <w:r w:rsidRPr="0065341F">
        <w:rPr>
          <w:rFonts w:cs="Open Sans"/>
          <w:noProof/>
          <w:szCs w:val="24"/>
        </w:rPr>
        <w:t xml:space="preserve"> (Vol. 25).</w:t>
      </w:r>
    </w:p>
    <w:p w14:paraId="39AE0618"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Pillow, J. W., Shlens, J., Paninski, L., Sher, A., Litke, A. M., Chichilnisky, E. J., &amp; Simoncelli, E. P. (2008). Spatio-temporal correlations and visual signalling in a complete neuronal population. </w:t>
      </w:r>
      <w:r w:rsidRPr="0065341F">
        <w:rPr>
          <w:rFonts w:cs="Open Sans"/>
          <w:i/>
          <w:iCs/>
          <w:noProof/>
          <w:szCs w:val="24"/>
        </w:rPr>
        <w:t>Nature</w:t>
      </w:r>
      <w:r w:rsidRPr="0065341F">
        <w:rPr>
          <w:rFonts w:cs="Open Sans"/>
          <w:noProof/>
          <w:szCs w:val="24"/>
        </w:rPr>
        <w:t xml:space="preserve">, </w:t>
      </w:r>
      <w:r w:rsidRPr="0065341F">
        <w:rPr>
          <w:rFonts w:cs="Open Sans"/>
          <w:i/>
          <w:iCs/>
          <w:noProof/>
          <w:szCs w:val="24"/>
        </w:rPr>
        <w:t>454</w:t>
      </w:r>
      <w:r w:rsidRPr="0065341F">
        <w:rPr>
          <w:rFonts w:cs="Open Sans"/>
          <w:noProof/>
          <w:szCs w:val="24"/>
        </w:rPr>
        <w:t>(7207), 995–999.</w:t>
      </w:r>
    </w:p>
    <w:p w14:paraId="642CAB1F"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Pillow, J. W., &amp; Simoncelli, E. P. (2003). Biases in white noise analysis due to non-Poisson spike generation. </w:t>
      </w:r>
      <w:r w:rsidRPr="0065341F">
        <w:rPr>
          <w:rFonts w:cs="Open Sans"/>
          <w:i/>
          <w:iCs/>
          <w:noProof/>
          <w:szCs w:val="24"/>
        </w:rPr>
        <w:t>Neurocomputing</w:t>
      </w:r>
      <w:r w:rsidRPr="0065341F">
        <w:rPr>
          <w:rFonts w:cs="Open Sans"/>
          <w:noProof/>
          <w:szCs w:val="24"/>
        </w:rPr>
        <w:t xml:space="preserve">, </w:t>
      </w:r>
      <w:r w:rsidRPr="0065341F">
        <w:rPr>
          <w:rFonts w:cs="Open Sans"/>
          <w:i/>
          <w:iCs/>
          <w:noProof/>
          <w:szCs w:val="24"/>
        </w:rPr>
        <w:t>52</w:t>
      </w:r>
      <w:r w:rsidRPr="0065341F">
        <w:rPr>
          <w:rFonts w:cs="Open Sans"/>
          <w:noProof/>
          <w:szCs w:val="24"/>
        </w:rPr>
        <w:t>–</w:t>
      </w:r>
      <w:r w:rsidRPr="0065341F">
        <w:rPr>
          <w:rFonts w:cs="Open Sans"/>
          <w:i/>
          <w:iCs/>
          <w:noProof/>
          <w:szCs w:val="24"/>
        </w:rPr>
        <w:t>54</w:t>
      </w:r>
      <w:r w:rsidRPr="0065341F">
        <w:rPr>
          <w:rFonts w:cs="Open Sans"/>
          <w:noProof/>
          <w:szCs w:val="24"/>
        </w:rPr>
        <w:t>, 109–115. https://doi.org/10.1016/S0925-2312(02)00822-6</w:t>
      </w:r>
    </w:p>
    <w:p w14:paraId="20ADAD63"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Rauch, H. E., Tung, F., &amp; Striebel, C. T. (1965). Maximum likelihood estimates of linear dynamic systems. </w:t>
      </w:r>
      <w:r w:rsidRPr="0065341F">
        <w:rPr>
          <w:rFonts w:cs="Open Sans"/>
          <w:i/>
          <w:iCs/>
          <w:noProof/>
          <w:szCs w:val="24"/>
        </w:rPr>
        <w:t>AIAA Journal</w:t>
      </w:r>
      <w:r w:rsidRPr="0065341F">
        <w:rPr>
          <w:rFonts w:cs="Open Sans"/>
          <w:noProof/>
          <w:szCs w:val="24"/>
        </w:rPr>
        <w:t xml:space="preserve">, </w:t>
      </w:r>
      <w:r w:rsidRPr="0065341F">
        <w:rPr>
          <w:rFonts w:cs="Open Sans"/>
          <w:i/>
          <w:iCs/>
          <w:noProof/>
          <w:szCs w:val="24"/>
        </w:rPr>
        <w:t>3</w:t>
      </w:r>
      <w:r w:rsidRPr="0065341F">
        <w:rPr>
          <w:rFonts w:cs="Open Sans"/>
          <w:noProof/>
          <w:szCs w:val="24"/>
        </w:rPr>
        <w:t>(8), 1445–1450. https://doi.org/10.2514/3.3166</w:t>
      </w:r>
    </w:p>
    <w:p w14:paraId="41E182BC"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Ren, N., Ito, S., Hafizi, H., Beggs, J. M., &amp; Stevenson, I. H. (2020). Model-based detection of putative synaptic connections from spike recordings with latency and type constraints. </w:t>
      </w:r>
      <w:r w:rsidRPr="0065341F">
        <w:rPr>
          <w:rFonts w:cs="Open Sans"/>
          <w:i/>
          <w:iCs/>
          <w:noProof/>
          <w:szCs w:val="24"/>
        </w:rPr>
        <w:t>Journal of Neurophysiology</w:t>
      </w:r>
      <w:r w:rsidRPr="0065341F">
        <w:rPr>
          <w:rFonts w:cs="Open Sans"/>
          <w:noProof/>
          <w:szCs w:val="24"/>
        </w:rPr>
        <w:t>. https://doi.org/10.1152/jn.00066.2020</w:t>
      </w:r>
    </w:p>
    <w:p w14:paraId="036142F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Robinson, B. S., Berger, T. W., &amp; Song, D. (2016). Identification of stable spike-timing-dependent plasticity from spiking activity with generalized multilinear modeling. </w:t>
      </w:r>
      <w:r w:rsidRPr="0065341F">
        <w:rPr>
          <w:rFonts w:cs="Open Sans"/>
          <w:i/>
          <w:iCs/>
          <w:noProof/>
          <w:szCs w:val="24"/>
        </w:rPr>
        <w:t>Neural Computation</w:t>
      </w:r>
      <w:r w:rsidRPr="0065341F">
        <w:rPr>
          <w:rFonts w:cs="Open Sans"/>
          <w:noProof/>
          <w:szCs w:val="24"/>
        </w:rPr>
        <w:t>. https://doi.org/10.1162/NECO_a_00883</w:t>
      </w:r>
    </w:p>
    <w:p w14:paraId="45538B79"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Smith, A. C., &amp; Brown, E. N. (2003). Estimating a state-space model from point process observations. </w:t>
      </w:r>
      <w:r w:rsidRPr="0065341F">
        <w:rPr>
          <w:rFonts w:cs="Open Sans"/>
          <w:i/>
          <w:iCs/>
          <w:noProof/>
          <w:szCs w:val="24"/>
        </w:rPr>
        <w:t>Neural Computation</w:t>
      </w:r>
      <w:r w:rsidRPr="0065341F">
        <w:rPr>
          <w:rFonts w:cs="Open Sans"/>
          <w:noProof/>
          <w:szCs w:val="24"/>
        </w:rPr>
        <w:t xml:space="preserve">, </w:t>
      </w:r>
      <w:r w:rsidRPr="0065341F">
        <w:rPr>
          <w:rFonts w:cs="Open Sans"/>
          <w:i/>
          <w:iCs/>
          <w:noProof/>
          <w:szCs w:val="24"/>
        </w:rPr>
        <w:t>15</w:t>
      </w:r>
      <w:r w:rsidRPr="0065341F">
        <w:rPr>
          <w:rFonts w:cs="Open Sans"/>
          <w:noProof/>
          <w:szCs w:val="24"/>
        </w:rPr>
        <w:t>(5), 965–991. https://doi.org/10.1162/089976603765202622</w:t>
      </w:r>
    </w:p>
    <w:p w14:paraId="311A7733"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Stevenson, I. H. (2016). Flexible models for spike count data with both over- and under- dispersion. </w:t>
      </w:r>
      <w:r w:rsidRPr="0065341F">
        <w:rPr>
          <w:rFonts w:cs="Open Sans"/>
          <w:i/>
          <w:iCs/>
          <w:noProof/>
          <w:szCs w:val="24"/>
        </w:rPr>
        <w:t>Journal of Computational Neuroscience</w:t>
      </w:r>
      <w:r w:rsidRPr="0065341F">
        <w:rPr>
          <w:rFonts w:cs="Open Sans"/>
          <w:noProof/>
          <w:szCs w:val="24"/>
        </w:rPr>
        <w:t xml:space="preserve">, </w:t>
      </w:r>
      <w:r w:rsidRPr="0065341F">
        <w:rPr>
          <w:rFonts w:cs="Open Sans"/>
          <w:i/>
          <w:iCs/>
          <w:noProof/>
          <w:szCs w:val="24"/>
        </w:rPr>
        <w:t>41</w:t>
      </w:r>
      <w:r w:rsidRPr="0065341F">
        <w:rPr>
          <w:rFonts w:cs="Open Sans"/>
          <w:noProof/>
          <w:szCs w:val="24"/>
        </w:rPr>
        <w:t>(1), 29–43. https://doi.org/10.1007/s10827-016-0603-y</w:t>
      </w:r>
    </w:p>
    <w:p w14:paraId="5F5BBBFD"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Stevenson, I. H. (2018). Omitted Variable Bias in GLMs of Neural Spiking Activity. </w:t>
      </w:r>
      <w:r w:rsidRPr="0065341F">
        <w:rPr>
          <w:rFonts w:cs="Open Sans"/>
          <w:i/>
          <w:iCs/>
          <w:noProof/>
          <w:szCs w:val="24"/>
        </w:rPr>
        <w:t>Neural Computation</w:t>
      </w:r>
      <w:r w:rsidRPr="0065341F">
        <w:rPr>
          <w:rFonts w:cs="Open Sans"/>
          <w:noProof/>
          <w:szCs w:val="24"/>
        </w:rPr>
        <w:t xml:space="preserve">, </w:t>
      </w:r>
      <w:r w:rsidRPr="0065341F">
        <w:rPr>
          <w:rFonts w:cs="Open Sans"/>
          <w:i/>
          <w:iCs/>
          <w:noProof/>
          <w:szCs w:val="24"/>
        </w:rPr>
        <w:t>30</w:t>
      </w:r>
      <w:r w:rsidRPr="0065341F">
        <w:rPr>
          <w:rFonts w:cs="Open Sans"/>
          <w:noProof/>
          <w:szCs w:val="24"/>
        </w:rPr>
        <w:t>(12), 3227–3258. https://doi.org/10.1162/neco_a_01138</w:t>
      </w:r>
    </w:p>
    <w:p w14:paraId="5D47B84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lastRenderedPageBreak/>
        <w:t xml:space="preserve">Stevenson, I. H., Cherian, A., London, B. M., Sachs, N. A., Lindberg, E., Reimer, J., Slutzky, M. W., Hatsopoulos, N. G., Miller, L. E., &amp; Kording, K. P. (2011). Statistical assessment of the stability of neural movement representations. </w:t>
      </w:r>
      <w:r w:rsidRPr="0065341F">
        <w:rPr>
          <w:rFonts w:cs="Open Sans"/>
          <w:i/>
          <w:iCs/>
          <w:noProof/>
          <w:szCs w:val="24"/>
        </w:rPr>
        <w:t>Journal of Neurophysiology</w:t>
      </w:r>
      <w:r w:rsidRPr="0065341F">
        <w:rPr>
          <w:rFonts w:cs="Open Sans"/>
          <w:noProof/>
          <w:szCs w:val="24"/>
        </w:rPr>
        <w:t xml:space="preserve">, </w:t>
      </w:r>
      <w:r w:rsidRPr="0065341F">
        <w:rPr>
          <w:rFonts w:cs="Open Sans"/>
          <w:i/>
          <w:iCs/>
          <w:noProof/>
          <w:szCs w:val="24"/>
        </w:rPr>
        <w:t>106</w:t>
      </w:r>
      <w:r w:rsidRPr="0065341F">
        <w:rPr>
          <w:rFonts w:cs="Open Sans"/>
          <w:noProof/>
          <w:szCs w:val="24"/>
        </w:rPr>
        <w:t>(2), 764–774. https://doi.org/10.1152/jn.00626.2010</w:t>
      </w:r>
    </w:p>
    <w:p w14:paraId="2375F7DB"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Stevenson, I. H., &amp; Kording, K. P. (2011). Inferring spike-timing-dependent plasticity from spike train data. In J. Shawe-Taylor, R. S. Zemel, P. Bartlett, F. C. N. Pereira, &amp; K. Q. Weinberger (Eds.), </w:t>
      </w:r>
      <w:r w:rsidRPr="0065341F">
        <w:rPr>
          <w:rFonts w:cs="Open Sans"/>
          <w:i/>
          <w:iCs/>
          <w:noProof/>
          <w:szCs w:val="24"/>
        </w:rPr>
        <w:t>Advances in Neural Information Processing Systems</w:t>
      </w:r>
      <w:r w:rsidRPr="0065341F">
        <w:rPr>
          <w:rFonts w:cs="Open Sans"/>
          <w:noProof/>
          <w:szCs w:val="24"/>
        </w:rPr>
        <w:t xml:space="preserve"> (Vol. 24).</w:t>
      </w:r>
    </w:p>
    <w:p w14:paraId="7FB24188"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Swadlow, H. A., &amp; Gusev, A. G. (2001). The impact of “bursting” thalamic impulses at a neocortical synapse. </w:t>
      </w:r>
      <w:r w:rsidRPr="0065341F">
        <w:rPr>
          <w:rFonts w:cs="Open Sans"/>
          <w:i/>
          <w:iCs/>
          <w:noProof/>
          <w:szCs w:val="24"/>
        </w:rPr>
        <w:t>Nature Neuroscience</w:t>
      </w:r>
      <w:r w:rsidRPr="0065341F">
        <w:rPr>
          <w:rFonts w:cs="Open Sans"/>
          <w:noProof/>
          <w:szCs w:val="24"/>
        </w:rPr>
        <w:t xml:space="preserve">, </w:t>
      </w:r>
      <w:r w:rsidRPr="0065341F">
        <w:rPr>
          <w:rFonts w:cs="Open Sans"/>
          <w:i/>
          <w:iCs/>
          <w:noProof/>
          <w:szCs w:val="24"/>
        </w:rPr>
        <w:t>4</w:t>
      </w:r>
      <w:r w:rsidRPr="0065341F">
        <w:rPr>
          <w:rFonts w:cs="Open Sans"/>
          <w:noProof/>
          <w:szCs w:val="24"/>
        </w:rPr>
        <w:t>(4), 402–408. https://doi.org/10.1038/86054</w:t>
      </w:r>
    </w:p>
    <w:p w14:paraId="7488E85A"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65341F">
        <w:rPr>
          <w:rFonts w:cs="Open Sans"/>
          <w:i/>
          <w:iCs/>
          <w:noProof/>
          <w:szCs w:val="24"/>
        </w:rPr>
        <w:t>Journal of Neurophysiology</w:t>
      </w:r>
      <w:r w:rsidRPr="0065341F">
        <w:rPr>
          <w:rFonts w:cs="Open Sans"/>
          <w:noProof/>
          <w:szCs w:val="24"/>
        </w:rPr>
        <w:t xml:space="preserve">, </w:t>
      </w:r>
      <w:r w:rsidRPr="0065341F">
        <w:rPr>
          <w:rFonts w:cs="Open Sans"/>
          <w:i/>
          <w:iCs/>
          <w:noProof/>
          <w:szCs w:val="24"/>
        </w:rPr>
        <w:t>93</w:t>
      </w:r>
      <w:r w:rsidRPr="0065341F">
        <w:rPr>
          <w:rFonts w:cs="Open Sans"/>
          <w:noProof/>
          <w:szCs w:val="24"/>
        </w:rPr>
        <w:t>(2), 1074–1089.</w:t>
      </w:r>
    </w:p>
    <w:p w14:paraId="4346BEE7" w14:textId="77777777" w:rsidR="0065341F" w:rsidRPr="0065341F" w:rsidRDefault="0065341F" w:rsidP="0065341F">
      <w:pPr>
        <w:widowControl w:val="0"/>
        <w:autoSpaceDE w:val="0"/>
        <w:autoSpaceDN w:val="0"/>
        <w:adjustRightInd w:val="0"/>
        <w:spacing w:line="240" w:lineRule="auto"/>
        <w:ind w:left="480" w:hanging="480"/>
        <w:rPr>
          <w:rFonts w:cs="Open Sans"/>
          <w:noProof/>
          <w:szCs w:val="24"/>
        </w:rPr>
      </w:pPr>
      <w:r w:rsidRPr="0065341F">
        <w:rPr>
          <w:rFonts w:cs="Open Sans"/>
          <w:noProof/>
          <w:szCs w:val="24"/>
        </w:rPr>
        <w:t xml:space="preserve">Usrey, W. M., Alonso, J. M., &amp; Reid, R. C. (2000). Synaptic interactions between thalamic inputs to simple cells in cat visual cortex. </w:t>
      </w:r>
      <w:r w:rsidRPr="0065341F">
        <w:rPr>
          <w:rFonts w:cs="Open Sans"/>
          <w:i/>
          <w:iCs/>
          <w:noProof/>
          <w:szCs w:val="24"/>
        </w:rPr>
        <w:t>Journal of Neuroscience</w:t>
      </w:r>
      <w:r w:rsidRPr="0065341F">
        <w:rPr>
          <w:rFonts w:cs="Open Sans"/>
          <w:noProof/>
          <w:szCs w:val="24"/>
        </w:rPr>
        <w:t xml:space="preserve">, </w:t>
      </w:r>
      <w:r w:rsidRPr="0065341F">
        <w:rPr>
          <w:rFonts w:cs="Open Sans"/>
          <w:i/>
          <w:iCs/>
          <w:noProof/>
          <w:szCs w:val="24"/>
        </w:rPr>
        <w:t>20</w:t>
      </w:r>
      <w:r w:rsidRPr="0065341F">
        <w:rPr>
          <w:rFonts w:cs="Open Sans"/>
          <w:noProof/>
          <w:szCs w:val="24"/>
        </w:rPr>
        <w:t>(14), 5461–5467. https://doi.org/10.1523/jneurosci.20-14-05461.2000</w:t>
      </w:r>
    </w:p>
    <w:p w14:paraId="0C1687A7" w14:textId="77777777" w:rsidR="0065341F" w:rsidRPr="0065341F" w:rsidRDefault="0065341F" w:rsidP="0065341F">
      <w:pPr>
        <w:widowControl w:val="0"/>
        <w:autoSpaceDE w:val="0"/>
        <w:autoSpaceDN w:val="0"/>
        <w:adjustRightInd w:val="0"/>
        <w:spacing w:line="240" w:lineRule="auto"/>
        <w:ind w:left="480" w:hanging="480"/>
        <w:rPr>
          <w:rFonts w:cs="Open Sans"/>
          <w:noProof/>
        </w:rPr>
      </w:pPr>
      <w:r w:rsidRPr="0065341F">
        <w:rPr>
          <w:rFonts w:cs="Open Sans"/>
          <w:noProof/>
          <w:szCs w:val="24"/>
        </w:rPr>
        <w:t xml:space="preserve">Zucker, R. S., &amp; Regehr, W. G. (2002). Short-Term Synaptic Plasticity. </w:t>
      </w:r>
      <w:r w:rsidRPr="0065341F">
        <w:rPr>
          <w:rFonts w:cs="Open Sans"/>
          <w:i/>
          <w:iCs/>
          <w:noProof/>
          <w:szCs w:val="24"/>
        </w:rPr>
        <w:t>Annual Review of Physiology</w:t>
      </w:r>
      <w:r w:rsidRPr="0065341F">
        <w:rPr>
          <w:rFonts w:cs="Open Sans"/>
          <w:noProof/>
          <w:szCs w:val="24"/>
        </w:rPr>
        <w:t xml:space="preserve">, </w:t>
      </w:r>
      <w:r w:rsidRPr="0065341F">
        <w:rPr>
          <w:rFonts w:cs="Open Sans"/>
          <w:i/>
          <w:iCs/>
          <w:noProof/>
          <w:szCs w:val="24"/>
        </w:rPr>
        <w:t>64</w:t>
      </w:r>
      <w:r w:rsidRPr="0065341F">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Ganchao Wei" w:date="2020-12-20T15:11:00Z" w:initials="GW">
    <w:p w14:paraId="7871B893" w14:textId="77777777" w:rsidR="008E3AEC" w:rsidRDefault="008E3AEC" w:rsidP="003E3821">
      <w:pPr>
        <w:jc w:val="both"/>
      </w:pPr>
      <w:r>
        <w:rPr>
          <w:rStyle w:val="CommentReference"/>
        </w:rPr>
        <w:annotationRef/>
      </w:r>
      <w:r>
        <w:t xml:space="preserve">Cite along with </w:t>
      </w:r>
      <w:proofErr w:type="spellStart"/>
      <w:r>
        <w:t>Swadlow</w:t>
      </w:r>
      <w:proofErr w:type="spellEnd"/>
      <w:r>
        <w:t xml:space="preserve"> for partitions based on ISI…</w:t>
      </w:r>
    </w:p>
    <w:p w14:paraId="3DC2C4A2" w14:textId="77777777" w:rsidR="008E3AEC" w:rsidRDefault="008E3AEC" w:rsidP="003E3821">
      <w:pPr>
        <w:jc w:val="both"/>
      </w:pPr>
      <w:r w:rsidRPr="0018525B">
        <w:t xml:space="preserve">https://www.jneurosci.org/content/20/14/5461.short </w:t>
      </w:r>
    </w:p>
    <w:p w14:paraId="73FE3D9C" w14:textId="77777777" w:rsidR="008E3AEC" w:rsidRDefault="008E3AEC" w:rsidP="003E3821">
      <w:pPr>
        <w:jc w:val="both"/>
      </w:pPr>
      <w:hyperlink r:id="rId1" w:history="1">
        <w:r w:rsidRPr="005F5F56">
          <w:rPr>
            <w:rStyle w:val="Hyperlink"/>
          </w:rPr>
          <w:t>https://www.sciencedirect.com/science/article/abs/pii/0304394087906173</w:t>
        </w:r>
      </w:hyperlink>
    </w:p>
    <w:p w14:paraId="7B8E83CD" w14:textId="77777777" w:rsidR="008E3AEC" w:rsidRDefault="008E3AEC" w:rsidP="003E3821">
      <w:pPr>
        <w:jc w:val="both"/>
      </w:pPr>
      <w:hyperlink r:id="rId2" w:history="1">
        <w:r w:rsidRPr="005F5F56">
          <w:rPr>
            <w:rStyle w:val="Hyperlink"/>
          </w:rPr>
          <w:t>https://www.sciencedirect.com/science/article/pii/S0896627300805255</w:t>
        </w:r>
      </w:hyperlink>
    </w:p>
    <w:p w14:paraId="66323A20" w14:textId="256352AD" w:rsidR="008E3AEC" w:rsidRDefault="008E3AEC" w:rsidP="003E3821">
      <w:pPr>
        <w:pStyle w:val="CommentText"/>
      </w:pPr>
      <w:r w:rsidRPr="0018525B">
        <w:t>https://jov.arvojournals.org/article.aspx?articleid=2122035</w:t>
      </w:r>
    </w:p>
  </w:comment>
  <w:comment w:id="62" w:author="Stevenson, Ian [2]" w:date="2021-01-22T13:12:00Z" w:initials="IS">
    <w:p w14:paraId="1AE7B31A" w14:textId="36216254" w:rsidR="008E3AEC" w:rsidRDefault="008E3AEC" w:rsidP="00790E60">
      <w:pPr>
        <w:pStyle w:val="CommentText"/>
      </w:pPr>
      <w:r>
        <w:rPr>
          <w:rStyle w:val="CommentReference"/>
        </w:rPr>
        <w:annotationRef/>
      </w:r>
      <w:r>
        <w:t>(</w:t>
      </w:r>
      <w:proofErr w:type="spellStart"/>
      <w:r>
        <w:t>lastname</w:t>
      </w:r>
      <w:proofErr w:type="spellEnd"/>
      <w:r>
        <w:t>, year)</w:t>
      </w:r>
    </w:p>
  </w:comment>
  <w:comment w:id="88" w:author="Stevenson, Ian [2]" w:date="2021-01-22T15:42:00Z" w:initials="IS">
    <w:p w14:paraId="6982C79E" w14:textId="5EE720AF" w:rsidR="008E3AEC" w:rsidRDefault="008E3AEC" w:rsidP="0057386F">
      <w:pPr>
        <w:pStyle w:val="CommentText"/>
      </w:pPr>
      <w:r>
        <w:rPr>
          <w:rStyle w:val="CommentReference"/>
        </w:rPr>
        <w:annotationRef/>
      </w:r>
      <w:r>
        <w:t xml:space="preserve">needs a bit more </w:t>
      </w:r>
      <w:proofErr w:type="gramStart"/>
      <w:r>
        <w:t>work</w:t>
      </w:r>
      <w:proofErr w:type="gramEnd"/>
    </w:p>
  </w:comment>
  <w:comment w:id="89" w:author="Ganchao Wei" w:date="2021-01-18T20:31:00Z" w:initials="GW">
    <w:p w14:paraId="154D8B2C" w14:textId="4F03D072" w:rsidR="008E3AEC" w:rsidRDefault="008E3AEC">
      <w:pPr>
        <w:pStyle w:val="CommentText"/>
      </w:pPr>
      <w:r>
        <w:rPr>
          <w:rStyle w:val="CommentReference"/>
        </w:rPr>
        <w:annotationRef/>
      </w:r>
      <w:r>
        <w:t>(CITE Linderman/Stevenson).</w:t>
      </w:r>
    </w:p>
  </w:comment>
  <w:comment w:id="90" w:author="Stevenson, Ian [2]" w:date="2021-01-22T15:39:00Z" w:initials="IS">
    <w:p w14:paraId="7F9FB0A5" w14:textId="77777777" w:rsidR="008E3AEC" w:rsidRDefault="008E3AEC">
      <w:pPr>
        <w:pStyle w:val="CommentText"/>
      </w:pPr>
      <w:r>
        <w:rPr>
          <w:rStyle w:val="CommentReference"/>
        </w:rPr>
        <w:annotationRef/>
      </w:r>
      <w:r>
        <w:t>song, robinson, berger... "Identification of Short-Term and Long-Term Functional Synaptic Plasticity From Spiking Activities</w:t>
      </w:r>
    </w:p>
    <w:p w14:paraId="0D6FE8A7" w14:textId="2C4899F6" w:rsidR="008E3AEC" w:rsidRDefault="008E3AEC" w:rsidP="007507BD">
      <w:pPr>
        <w:pStyle w:val="CommentText"/>
      </w:pPr>
      <w:r>
        <w:t>"</w:t>
      </w:r>
    </w:p>
  </w:comment>
  <w:comment w:id="116" w:author="Stevenson, Ian [2]" w:date="2021-01-22T15:45:00Z" w:initials="IS">
    <w:p w14:paraId="07E5A7EA" w14:textId="23E0D27D" w:rsidR="008E3AEC" w:rsidRDefault="008E3AEC" w:rsidP="0057386F">
      <w:pPr>
        <w:pStyle w:val="CommentText"/>
      </w:pPr>
      <w:r>
        <w:rPr>
          <w:rStyle w:val="CommentReference"/>
        </w:rPr>
        <w:annotationRef/>
      </w:r>
      <w:r>
        <w:t xml:space="preserve">rephrase to make more </w:t>
      </w:r>
      <w:proofErr w:type="gramStart"/>
      <w:r>
        <w:t>clear</w:t>
      </w:r>
      <w:proofErr w:type="gramEnd"/>
    </w:p>
  </w:comment>
  <w:comment w:id="135" w:author="Ganchao Wei" w:date="2020-12-20T14:38:00Z" w:initials="GW">
    <w:p w14:paraId="5F4071C1" w14:textId="77777777" w:rsidR="008E3AEC" w:rsidRDefault="008E3AEC" w:rsidP="007D452E">
      <w:pPr>
        <w:jc w:val="both"/>
      </w:pPr>
      <w:r>
        <w:rPr>
          <w:rStyle w:val="CommentReference"/>
        </w:rPr>
        <w:annotationRef/>
      </w:r>
      <w:r>
        <w:t>[Limitations of the model]</w:t>
      </w:r>
    </w:p>
    <w:p w14:paraId="4658E6D9" w14:textId="77777777" w:rsidR="008E3AEC" w:rsidRDefault="008E3AEC" w:rsidP="007D452E">
      <w:pPr>
        <w:jc w:val="both"/>
      </w:pPr>
      <w:r>
        <w:t>[Possible extensions of the model]</w:t>
      </w:r>
    </w:p>
    <w:p w14:paraId="63524404" w14:textId="5B9CDA03" w:rsidR="008E3AEC" w:rsidRDefault="008E3AEC" w:rsidP="007D452E">
      <w:pPr>
        <w:pStyle w:val="CommentText"/>
      </w:pPr>
      <w:r>
        <w:t>[Prospects for real data…]</w:t>
      </w:r>
    </w:p>
  </w:comment>
  <w:comment w:id="156" w:author="Ganchao Wei" w:date="2020-12-20T14:38:00Z" w:initials="GW">
    <w:p w14:paraId="60266280" w14:textId="437F7C2E" w:rsidR="008E3AEC" w:rsidRDefault="008E3AEC">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323A20" w15:done="0"/>
  <w15:commentEx w15:paraId="1AE7B31A" w15:done="0"/>
  <w15:commentEx w15:paraId="6982C79E" w15:done="0"/>
  <w15:commentEx w15:paraId="154D8B2C" w15:done="1"/>
  <w15:commentEx w15:paraId="0D6FE8A7" w15:done="0"/>
  <w15:commentEx w15:paraId="07E5A7EA"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4DCD" w16cex:dateUtc="2021-01-22T18:12:00Z"/>
  <w16cex:commentExtensible w16cex:durableId="23B570D2" w16cex:dateUtc="2021-01-22T20:42:00Z"/>
  <w16cex:commentExtensible w16cex:durableId="23B57045" w16cex:dateUtc="2021-01-22T20:39:00Z"/>
  <w16cex:commentExtensible w16cex:durableId="23B571A1" w16cex:dateUtc="2021-01-22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323A20" w16cid:durableId="2389E83D"/>
  <w16cid:commentId w16cid:paraId="1AE7B31A" w16cid:durableId="23B54DCD"/>
  <w16cid:commentId w16cid:paraId="6982C79E" w16cid:durableId="23B570D2"/>
  <w16cid:commentId w16cid:paraId="154D8B2C" w16cid:durableId="23B06E8B"/>
  <w16cid:commentId w16cid:paraId="0D6FE8A7" w16cid:durableId="23B57045"/>
  <w16cid:commentId w16cid:paraId="07E5A7EA" w16cid:durableId="23B571A1"/>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6546A1" w14:textId="77777777" w:rsidR="003272CF" w:rsidRDefault="003272CF" w:rsidP="00781D79">
      <w:pPr>
        <w:spacing w:after="0" w:line="240" w:lineRule="auto"/>
      </w:pPr>
      <w:r>
        <w:separator/>
      </w:r>
    </w:p>
  </w:endnote>
  <w:endnote w:type="continuationSeparator" w:id="0">
    <w:p w14:paraId="5B73F20E" w14:textId="77777777" w:rsidR="003272CF" w:rsidRDefault="003272CF"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8E3AEC" w:rsidRPr="00072DFF" w:rsidRDefault="008E3AEC">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8E3AEC" w:rsidRPr="00072DFF" w:rsidRDefault="008E3AEC">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156F4" w14:textId="77777777" w:rsidR="003272CF" w:rsidRDefault="003272CF" w:rsidP="00781D79">
      <w:pPr>
        <w:spacing w:after="0" w:line="240" w:lineRule="auto"/>
      </w:pPr>
      <w:r>
        <w:separator/>
      </w:r>
    </w:p>
  </w:footnote>
  <w:footnote w:type="continuationSeparator" w:id="0">
    <w:p w14:paraId="77F82E7D" w14:textId="77777777" w:rsidR="003272CF" w:rsidRDefault="003272CF"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Stevenson">
    <w15:presenceInfo w15:providerId="None" w15:userId="Ian Stevenson"/>
  </w15:person>
  <w15:person w15:author="Stevenson, Ian">
    <w15:presenceInfo w15:providerId="AD" w15:userId="S::ian.stevenson@uconn.edu::30ee5e27-584b-4064-bb15-2919848031ce"/>
  </w15:person>
  <w15:person w15:author="Ganchao Wei">
    <w15:presenceInfo w15:providerId="None" w15:userId="Ganchao Wei"/>
  </w15:person>
  <w15:person w15:author="Stevenson, Ian [2]">
    <w15:presenceInfo w15:providerId="AD" w15:userId="S::ian.stevenson@uconn.edu::30ee5e27-584b-4064-bb15-2919848031ce"/>
  </w15:person>
  <w15:person w15:author="Wei, Ganchao">
    <w15:presenceInfo w15:providerId="None" w15:userId="Wei, Ganch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533"/>
    <w:rsid w:val="005846B1"/>
    <w:rsid w:val="00585015"/>
    <w:rsid w:val="00585B5F"/>
    <w:rsid w:val="00585EAF"/>
    <w:rsid w:val="005861C4"/>
    <w:rsid w:val="0058660C"/>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ECD"/>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0252"/>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20FD"/>
    <w:rsid w:val="00E32D7C"/>
    <w:rsid w:val="00E35A16"/>
    <w:rsid w:val="00E41030"/>
    <w:rsid w:val="00E41215"/>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15E1551-2159-4C41-89D8-3FE5FCEA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7</Pages>
  <Words>36526</Words>
  <Characters>208200</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4423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Wei, Ganchao</cp:lastModifiedBy>
  <cp:revision>16</cp:revision>
  <cp:lastPrinted>2020-12-15T15:17:00Z</cp:lastPrinted>
  <dcterms:created xsi:type="dcterms:W3CDTF">2021-01-22T18:33:00Z</dcterms:created>
  <dcterms:modified xsi:type="dcterms:W3CDTF">2021-01-23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